
<file path=[Content_Types].xml><?xml version="1.0" encoding="utf-8"?>
<Types xmlns="http://schemas.openxmlformats.org/package/2006/content-types">
  <Default Extension="ICO" ContentType="image/.ico"/>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F55615" w14:textId="4AD25921" w:rsidR="009F7FCE" w:rsidRPr="00EE426C" w:rsidRDefault="0068029B" w:rsidP="00C24DEF">
      <w:pPr>
        <w:pStyle w:val="papertitle"/>
      </w:pPr>
      <w:r w:rsidRPr="0068029B">
        <w:t xml:space="preserve">An </w:t>
      </w:r>
      <w:r w:rsidR="00900C09">
        <w:t>E</w:t>
      </w:r>
      <w:r w:rsidRPr="0068029B">
        <w:t xml:space="preserve">fficient </w:t>
      </w:r>
      <w:r w:rsidR="00900C09">
        <w:t>A</w:t>
      </w:r>
      <w:r w:rsidR="00815604">
        <w:t>lgorithm</w:t>
      </w:r>
      <w:r w:rsidRPr="0068029B">
        <w:t xml:space="preserve"> for </w:t>
      </w:r>
      <w:r w:rsidR="00F76A2F">
        <w:t>D</w:t>
      </w:r>
      <w:r w:rsidRPr="0068029B">
        <w:t>iseases</w:t>
      </w:r>
      <w:r w:rsidR="00A368FC">
        <w:t xml:space="preserve"> Classification</w:t>
      </w:r>
      <w:r w:rsidRPr="0068029B">
        <w:t xml:space="preserve"> </w:t>
      </w:r>
      <w:r w:rsidR="003D3D56">
        <w:br/>
      </w:r>
      <w:r w:rsidR="009008BD">
        <w:t>based on</w:t>
      </w:r>
      <w:r w:rsidRPr="0068029B">
        <w:t xml:space="preserve"> </w:t>
      </w:r>
      <w:r w:rsidR="0096461F">
        <w:t>H</w:t>
      </w:r>
      <w:r w:rsidRPr="0068029B">
        <w:t xml:space="preserve">emogram </w:t>
      </w:r>
      <w:r w:rsidR="00AB3AEA">
        <w:t>B</w:t>
      </w:r>
      <w:r w:rsidRPr="0068029B">
        <w:t xml:space="preserve">lood </w:t>
      </w:r>
      <w:r w:rsidR="00AB3AEA">
        <w:t>T</w:t>
      </w:r>
      <w:r w:rsidRPr="0068029B">
        <w:t xml:space="preserve">est </w:t>
      </w:r>
      <w:r w:rsidR="00AB3AEA">
        <w:t>S</w:t>
      </w:r>
      <w:r w:rsidRPr="0068029B">
        <w:t>amples</w:t>
      </w:r>
    </w:p>
    <w:p w14:paraId="0FF45F6A" w14:textId="6B0868D4" w:rsidR="008F608C" w:rsidRPr="00EE426C" w:rsidRDefault="0001453C" w:rsidP="00EE426C">
      <w:pPr>
        <w:pStyle w:val="author"/>
      </w:pPr>
      <w:r>
        <w:t>Phuoc-Hai Huynh</w:t>
      </w:r>
      <w:r w:rsidR="009B2539" w:rsidRPr="00EE426C">
        <w:rPr>
          <w:vertAlign w:val="superscript"/>
        </w:rPr>
        <w:t>1</w:t>
      </w:r>
      <w:r w:rsidR="00A45751">
        <w:rPr>
          <w:vertAlign w:val="superscript"/>
        </w:rPr>
        <w:t>,2</w:t>
      </w:r>
      <w:r w:rsidR="009B2539">
        <w:rPr>
          <w:rStyle w:val="ORCID"/>
        </w:rPr>
        <w:t>[</w:t>
      </w:r>
      <w:r w:rsidR="003D13BF" w:rsidRPr="003D13BF">
        <w:rPr>
          <w:rStyle w:val="ORCID"/>
        </w:rPr>
        <w:t>0000-0001-8348-9267</w:t>
      </w:r>
      <w:r w:rsidR="009B2539">
        <w:rPr>
          <w:rStyle w:val="ORCID"/>
        </w:rPr>
        <w:t>]</w:t>
      </w:r>
      <w:r w:rsidR="00E17CBF">
        <w:t>,</w:t>
      </w:r>
      <w:r w:rsidR="009B2539" w:rsidRPr="00EE426C">
        <w:t xml:space="preserve"> </w:t>
      </w:r>
      <w:r w:rsidR="00507DFF">
        <w:t>Ngoc-Minh Nguyen</w:t>
      </w:r>
      <w:r w:rsidR="005C5D96" w:rsidRPr="00EE426C">
        <w:rPr>
          <w:vertAlign w:val="superscript"/>
        </w:rPr>
        <w:t>1</w:t>
      </w:r>
      <w:r w:rsidR="005C5D96">
        <w:rPr>
          <w:vertAlign w:val="superscript"/>
        </w:rPr>
        <w:t>,2</w:t>
      </w:r>
      <w:r w:rsidR="005C5D96">
        <w:rPr>
          <w:rStyle w:val="ORCID"/>
        </w:rPr>
        <w:t>[</w:t>
      </w:r>
      <w:r w:rsidR="005678D1">
        <w:rPr>
          <w:rStyle w:val="ORCID"/>
        </w:rPr>
        <w:t>XXXX</w:t>
      </w:r>
      <w:r w:rsidR="005C5D96" w:rsidRPr="003D13BF">
        <w:rPr>
          <w:rStyle w:val="ORCID"/>
        </w:rPr>
        <w:t>-</w:t>
      </w:r>
      <w:r w:rsidR="005678D1">
        <w:rPr>
          <w:rStyle w:val="ORCID"/>
        </w:rPr>
        <w:t>XXXX</w:t>
      </w:r>
      <w:r w:rsidR="005C5D96" w:rsidRPr="003D13BF">
        <w:rPr>
          <w:rStyle w:val="ORCID"/>
        </w:rPr>
        <w:t>-</w:t>
      </w:r>
      <w:r w:rsidR="005678D1">
        <w:rPr>
          <w:rStyle w:val="ORCID"/>
        </w:rPr>
        <w:t>XXXX</w:t>
      </w:r>
      <w:r w:rsidR="005C5D96" w:rsidRPr="003D13BF">
        <w:rPr>
          <w:rStyle w:val="ORCID"/>
        </w:rPr>
        <w:t>-</w:t>
      </w:r>
      <w:r w:rsidR="005678D1">
        <w:rPr>
          <w:rStyle w:val="ORCID"/>
        </w:rPr>
        <w:t>XXXX</w:t>
      </w:r>
      <w:r w:rsidR="005C5D96">
        <w:rPr>
          <w:rStyle w:val="ORCID"/>
        </w:rPr>
        <w:t>]</w:t>
      </w:r>
      <w:r w:rsidR="005C5D96">
        <w:t>,</w:t>
      </w:r>
      <w:r w:rsidR="000E5DE7">
        <w:t xml:space="preserve"> Trung-Nguyen Tran</w:t>
      </w:r>
      <w:r w:rsidR="00084FA1">
        <w:t xml:space="preserve"> </w:t>
      </w:r>
      <w:r w:rsidR="00084FA1">
        <w:rPr>
          <w:rStyle w:val="ORCID"/>
        </w:rPr>
        <w:t>3[</w:t>
      </w:r>
      <w:r w:rsidR="00084FA1">
        <w:rPr>
          <w:rStyle w:val="ORCID"/>
        </w:rPr>
        <w:t>XXXX</w:t>
      </w:r>
      <w:r w:rsidR="00084FA1" w:rsidRPr="003D13BF">
        <w:rPr>
          <w:rStyle w:val="ORCID"/>
        </w:rPr>
        <w:t>-</w:t>
      </w:r>
      <w:r w:rsidR="00084FA1">
        <w:rPr>
          <w:rStyle w:val="ORCID"/>
        </w:rPr>
        <w:t>XXXX</w:t>
      </w:r>
      <w:r w:rsidR="00084FA1" w:rsidRPr="003D13BF">
        <w:rPr>
          <w:rStyle w:val="ORCID"/>
        </w:rPr>
        <w:t>-</w:t>
      </w:r>
      <w:r w:rsidR="00084FA1">
        <w:rPr>
          <w:rStyle w:val="ORCID"/>
        </w:rPr>
        <w:t>XXXX</w:t>
      </w:r>
      <w:r w:rsidR="00084FA1" w:rsidRPr="003D13BF">
        <w:rPr>
          <w:rStyle w:val="ORCID"/>
        </w:rPr>
        <w:t>-</w:t>
      </w:r>
      <w:r w:rsidR="00084FA1">
        <w:rPr>
          <w:rStyle w:val="ORCID"/>
        </w:rPr>
        <w:t>XXXX]</w:t>
      </w:r>
      <w:r w:rsidR="00084FA1">
        <w:t>,</w:t>
      </w:r>
      <w:r w:rsidR="006617C7">
        <w:t xml:space="preserve"> </w:t>
      </w:r>
      <w:r w:rsidR="00E17CBF">
        <w:t>Thanh-Nghi Doan</w:t>
      </w:r>
      <w:r w:rsidR="0000738C">
        <w:rPr>
          <w:vertAlign w:val="superscript"/>
        </w:rPr>
        <w:t>1,2</w:t>
      </w:r>
      <w:r w:rsidR="009B2539">
        <w:rPr>
          <w:rStyle w:val="ORCID"/>
        </w:rPr>
        <w:t>[</w:t>
      </w:r>
      <w:r w:rsidR="005678D1" w:rsidRPr="003D13BF">
        <w:rPr>
          <w:rStyle w:val="ORCID"/>
        </w:rPr>
        <w:t>0000-0001-8348-9267</w:t>
      </w:r>
      <w:r w:rsidR="009B2539">
        <w:rPr>
          <w:rStyle w:val="ORCID"/>
        </w:rPr>
        <w:t>]</w:t>
      </w:r>
    </w:p>
    <w:p w14:paraId="2CFD1BAF" w14:textId="5171811E" w:rsidR="008F608C" w:rsidRPr="00EE426C" w:rsidRDefault="009B2539" w:rsidP="00EE426C">
      <w:pPr>
        <w:pStyle w:val="address"/>
      </w:pPr>
      <w:r w:rsidRPr="00EE426C">
        <w:rPr>
          <w:vertAlign w:val="superscript"/>
        </w:rPr>
        <w:t>1</w:t>
      </w:r>
      <w:r w:rsidRPr="00EE426C">
        <w:t xml:space="preserve"> </w:t>
      </w:r>
      <w:r w:rsidR="00F26485" w:rsidRPr="00F26485">
        <w:t>Faculty of Information Technology, An Giang University, An Giang, Vietnam</w:t>
      </w:r>
    </w:p>
    <w:p w14:paraId="051BC891" w14:textId="4C2F2A17" w:rsidR="008F608C" w:rsidRDefault="009B2539" w:rsidP="006809AE">
      <w:pPr>
        <w:pStyle w:val="address"/>
      </w:pPr>
      <w:r w:rsidRPr="006809AE">
        <w:rPr>
          <w:vertAlign w:val="superscript"/>
        </w:rPr>
        <w:t>2</w:t>
      </w:r>
      <w:r w:rsidRPr="006809AE">
        <w:t xml:space="preserve"> </w:t>
      </w:r>
      <w:r w:rsidR="00E32E35" w:rsidRPr="00E32E35">
        <w:t>Vietnam National University Ho Chi Minh City, Vietnam</w:t>
      </w:r>
    </w:p>
    <w:p w14:paraId="070AF92C" w14:textId="46309BE3" w:rsidR="00473364" w:rsidRPr="006809AE" w:rsidRDefault="00C00513" w:rsidP="00473364">
      <w:pPr>
        <w:pStyle w:val="address"/>
      </w:pPr>
      <w:r>
        <w:rPr>
          <w:vertAlign w:val="superscript"/>
        </w:rPr>
        <w:t>3</w:t>
      </w:r>
      <w:r w:rsidR="00473364" w:rsidRPr="006809AE">
        <w:t xml:space="preserve"> </w:t>
      </w:r>
      <w:r w:rsidR="00151474" w:rsidRPr="00151474">
        <w:t>An Giang province regional general hospital</w:t>
      </w:r>
      <w:r w:rsidR="00473364" w:rsidRPr="00E32E35">
        <w:t>, Vietnam</w:t>
      </w:r>
    </w:p>
    <w:p w14:paraId="184E1867" w14:textId="77777777" w:rsidR="00473364" w:rsidRPr="006809AE" w:rsidRDefault="00473364" w:rsidP="006809AE">
      <w:pPr>
        <w:pStyle w:val="address"/>
      </w:pPr>
    </w:p>
    <w:p w14:paraId="4BD769F5" w14:textId="28E986F0" w:rsidR="00D96224" w:rsidRPr="007E5170" w:rsidRDefault="009B2539" w:rsidP="00D96224">
      <w:pPr>
        <w:pStyle w:val="abstract"/>
        <w:spacing w:after="0"/>
        <w:ind w:firstLine="0"/>
      </w:pPr>
      <w:r w:rsidRPr="00EE426C">
        <w:rPr>
          <w:b/>
          <w:bCs/>
        </w:rPr>
        <w:t xml:space="preserve">Abstract. </w:t>
      </w:r>
      <w:r w:rsidR="009240EC">
        <w:rPr>
          <w:b/>
          <w:bCs/>
        </w:rPr>
        <w:t xml:space="preserve"> </w:t>
      </w:r>
    </w:p>
    <w:p w14:paraId="1256831F" w14:textId="77777777" w:rsidR="00D95D94" w:rsidRDefault="00D95D94" w:rsidP="00DF23FE">
      <w:pPr>
        <w:pStyle w:val="keywords"/>
        <w:jc w:val="both"/>
      </w:pPr>
      <w:r w:rsidRPr="00D95D94">
        <w:t>The growth of hospital information systems in recent years has resulted in a vast amount of medical data that must be studied to improve the quality and efficiency of medical services. Machine learning is a technology that can automatically and accurately analyze medical data, making it useful for disease diagnosis and treatment. In this paper, our goal is to compare different classification algorithms and determine the most effective one for hematological data. We propose an efficient algorithm for disease classification based on hemogram blood test samples using the random forest algorithm and the synthetic minority oversampling technique (SMOTE). Numerical test results on real hematological data from a local hospital show that the proposed method got an accuracy of up to 97.75% and an AUC of up to 98.65%, which is better than the best classification models currently available.</w:t>
      </w:r>
    </w:p>
    <w:p w14:paraId="5112DFD2" w14:textId="56849E71" w:rsidR="008F608C" w:rsidRPr="00EE426C" w:rsidRDefault="009B2539" w:rsidP="00EE426C">
      <w:pPr>
        <w:pStyle w:val="keywords"/>
      </w:pPr>
      <w:r w:rsidRPr="00EE426C">
        <w:rPr>
          <w:b/>
          <w:bCs/>
        </w:rPr>
        <w:t>Keywords:</w:t>
      </w:r>
      <w:r w:rsidR="00AF153D">
        <w:rPr>
          <w:b/>
          <w:bCs/>
        </w:rPr>
        <w:t xml:space="preserve"> </w:t>
      </w:r>
      <w:r w:rsidR="00250527" w:rsidRPr="00250527">
        <w:t xml:space="preserve">machine learning, classification, random forest, </w:t>
      </w:r>
      <w:r w:rsidR="00E67E80">
        <w:t xml:space="preserve">SMOTE, </w:t>
      </w:r>
      <w:r w:rsidR="00250527" w:rsidRPr="00250527">
        <w:t xml:space="preserve">hemogram blood test, </w:t>
      </w:r>
      <w:r w:rsidR="00115194">
        <w:t>m</w:t>
      </w:r>
      <w:r w:rsidR="00115194" w:rsidRPr="00115194">
        <w:t xml:space="preserve">edical </w:t>
      </w:r>
      <w:r w:rsidR="00115194">
        <w:t>i</w:t>
      </w:r>
      <w:r w:rsidR="00115194" w:rsidRPr="00115194">
        <w:t>nformatics</w:t>
      </w:r>
    </w:p>
    <w:p w14:paraId="5C2161B7" w14:textId="7710E4D2" w:rsidR="008F608C" w:rsidRDefault="00E16DB0" w:rsidP="00C24DEF">
      <w:pPr>
        <w:pStyle w:val="heading1"/>
      </w:pPr>
      <w:r w:rsidRPr="00E16DB0">
        <w:t>Introduction</w:t>
      </w:r>
    </w:p>
    <w:p w14:paraId="626029AC" w14:textId="5BFBBB2F" w:rsidR="00FF7589" w:rsidRDefault="009D2E9C" w:rsidP="0083307C">
      <w:pPr>
        <w:spacing w:before="240"/>
        <w:ind w:firstLine="0"/>
      </w:pPr>
      <w:r w:rsidRPr="009D2E9C">
        <w:t xml:space="preserve">In recent years, the robust development of hospital information systems has led to a large volume of medical data that needs to be mined in order to increase the quality and efficiency of medical services. Medical data types are categories of information that are collected, stored, and analyzed in the context of healthcare. Examples of medical data types include demographic data, clinical data, laboratory data, imaging data, and genomic data. Hematological data comprises numerical or categorical values that describe the characteristics and functions of blood cells and their components. These values are obtained from hemogram blood test samples and are crucial clinical information used to diagnose, classify, monitor, and treat various diseases. </w:t>
      </w:r>
      <w:r w:rsidR="00FF7589">
        <w:t xml:space="preserve">Hemogram blood test samples provide valuable data for diagnosing and treating diseases, especially when many diseases have similar symptoms. Machine learning is a technology that can automatically </w:t>
      </w:r>
      <w:r w:rsidR="00FF7589">
        <w:lastRenderedPageBreak/>
        <w:t>and accurately analyze hemogram data</w:t>
      </w:r>
      <w:r w:rsidR="001932FE">
        <w:t xml:space="preserve"> </w:t>
      </w:r>
      <w:r w:rsidR="001932FE">
        <w:fldChar w:fldCharType="begin"/>
      </w:r>
      <w:r w:rsidR="001932FE">
        <w:instrText xml:space="preserve"> ADDIN ZOTERO_ITEM CSL_CITATION {"citationID":"jgyJhLC5","properties":{"formattedCitation":"[1]","plainCitation":"[1]","noteIndex":0},"citationItems":[{"id":943,"uris":["http://zotero.org/users/3335871/items/LPXN3D2N"],"itemData":{"id":943,"type":"article-journal","container-title":"Hematology","issue":"5","note":"publisher: Taylor &amp; Francis","page":"393–400","title":"Artificial intelligence in hematology","volume":"10","author":[{"family":"Zini","given":"Gina"}],"issued":{"date-parts":[["2005"]]}}}],"schema":"https://github.com/citation-style-language/schema/raw/master/csl-citation.json"} </w:instrText>
      </w:r>
      <w:r w:rsidR="001932FE">
        <w:fldChar w:fldCharType="separate"/>
      </w:r>
      <w:r w:rsidR="001932FE" w:rsidRPr="001932FE">
        <w:t>[1]</w:t>
      </w:r>
      <w:r w:rsidR="001932FE">
        <w:fldChar w:fldCharType="end"/>
      </w:r>
      <w:r w:rsidR="00FF7589">
        <w:t>. These models are trained on a large dataset of patient blood test results and diagnoses, learning to distinguish between diseases based on the features of the blood test results. Additionally, machine learning models can detect diseases early, even when they are asymptomatic. This can improve treatment outcomes and reduce mortality rates</w:t>
      </w:r>
      <w:r w:rsidR="0011464B">
        <w:t xml:space="preserve"> </w:t>
      </w:r>
      <w:r w:rsidR="0011464B">
        <w:fldChar w:fldCharType="begin"/>
      </w:r>
      <w:r w:rsidR="0011464B">
        <w:instrText xml:space="preserve"> ADDIN ZOTERO_ITEM CSL_CITATION {"citationID":"098QzhPb","properties":{"formattedCitation":"[2]","plainCitation":"[2]","noteIndex":0},"citationItems":[{"id":944,"uris":["http://zotero.org/users/3335871/items/666KGYGI"],"itemData":{"id":944,"type":"article-journal","container-title":"Genome","issue":"4","note":"publisher: NRC Research Press 1840 Woodward Drive, Suite 1, Ottawa, ON K2C 0P7","page":"416–425","title":"Machine learning for precision medicine","volume":"64","author":[{"family":"MacEachern","given":"Sarah J"},{"family":"Forkert","given":"Nils D"}],"issued":{"date-parts":[["2021"]]}}}],"schema":"https://github.com/citation-style-language/schema/raw/master/csl-citation.json"} </w:instrText>
      </w:r>
      <w:r w:rsidR="0011464B">
        <w:fldChar w:fldCharType="separate"/>
      </w:r>
      <w:r w:rsidR="0011464B" w:rsidRPr="0011464B">
        <w:t>[2]</w:t>
      </w:r>
      <w:r w:rsidR="0011464B">
        <w:fldChar w:fldCharType="end"/>
      </w:r>
      <w:r w:rsidR="00FF7589">
        <w:t>.</w:t>
      </w:r>
    </w:p>
    <w:p w14:paraId="59907C49" w14:textId="6B3D54FD" w:rsidR="00252C87" w:rsidRDefault="00FF7589" w:rsidP="00917F3B">
      <w:pPr>
        <w:spacing w:before="240"/>
        <w:ind w:firstLine="0"/>
      </w:pPr>
      <w:r>
        <w:t>Nowadays, more studies are being conducted to personalize treatment plans for individual patients</w:t>
      </w:r>
      <w:r w:rsidR="00B53D57">
        <w:t xml:space="preserve"> </w:t>
      </w:r>
      <w:r>
        <w:t>. Machine learning models can predict how patients will respond to different treatments, helping doctors choose the best treatment for each patient. By using machine learning, doctors can make faster, more accurate, and more efficient diagnoses, improving treatment outcomes for patients and reducing healthcare costs</w:t>
      </w:r>
      <w:r w:rsidR="003C5115">
        <w:t xml:space="preserve"> </w:t>
      </w:r>
      <w:r w:rsidR="003C5115">
        <w:fldChar w:fldCharType="begin"/>
      </w:r>
      <w:r w:rsidR="003C5115">
        <w:instrText xml:space="preserve"> ADDIN ZOTERO_ITEM CSL_CITATION {"citationID":"OH2V2sr1","properties":{"formattedCitation":"[2]","plainCitation":"[2]","noteIndex":0},"citationItems":[{"id":944,"uris":["http://zotero.org/users/3335871/items/666KGYGI"],"itemData":{"id":944,"type":"article-journal","container-title":"Genome","issue":"4","note":"publisher: NRC Research Press 1840 Woodward Drive, Suite 1, Ottawa, ON K2C 0P7","page":"416–425","title":"Machine learning for precision medicine","volume":"64","author":[{"family":"MacEachern","given":"Sarah J"},{"family":"Forkert","given":"Nils D"}],"issued":{"date-parts":[["2021"]]}}}],"schema":"https://github.com/citation-style-language/schema/raw/master/csl-citation.json"} </w:instrText>
      </w:r>
      <w:r w:rsidR="003C5115">
        <w:fldChar w:fldCharType="separate"/>
      </w:r>
      <w:r w:rsidR="003C5115" w:rsidRPr="003C5115">
        <w:t>[2]</w:t>
      </w:r>
      <w:r w:rsidR="003C5115">
        <w:fldChar w:fldCharType="end"/>
      </w:r>
      <w:r>
        <w:t>.</w:t>
      </w:r>
      <w:r w:rsidR="008A29F8">
        <w:t xml:space="preserve"> </w:t>
      </w:r>
      <w:r w:rsidR="00DC6590">
        <w:t>There have been numerous studies on applying machine learning models for classifying diseases in biomedical data</w:t>
      </w:r>
      <w:r w:rsidR="004B5BED">
        <w:t xml:space="preserve"> </w:t>
      </w:r>
      <w:r w:rsidR="004B5BED">
        <w:fldChar w:fldCharType="begin"/>
      </w:r>
      <w:r w:rsidR="004B5BED">
        <w:instrText xml:space="preserve"> ADDIN ZOTERO_ITEM CSL_CITATION {"citationID":"vlpI7p0p","properties":{"formattedCitation":"[3]","plainCitation":"[3]","noteIndex":0},"citationItems":[{"id":675,"uris":["http://zotero.org/users/3335871/items/MRFEM2VK"],"itemData":{"id":675,"type":"paper-conference","container-title":"2021 8th NAFOSTED Conference on Information and Computer Science (NICS)","page":"398–403","publisher":"IEEE","title":"Enhancing COVID-19 prediction using transfer learning from Chest X-ray images","author":[{"family":"Huynh","given":"Phuoc-Hai"},{"family":"Tran","given":"Trung-Nguyen"},{"literal":"others"}],"issued":{"date-parts":[["2021"]]}}}],"schema":"https://github.com/citation-style-language/schema/raw/master/csl-citation.json"} </w:instrText>
      </w:r>
      <w:r w:rsidR="004B5BED">
        <w:fldChar w:fldCharType="separate"/>
      </w:r>
      <w:r w:rsidR="004B5BED" w:rsidRPr="004B5BED">
        <w:t>[3]</w:t>
      </w:r>
      <w:r w:rsidR="004B5BED">
        <w:fldChar w:fldCharType="end"/>
      </w:r>
      <w:r w:rsidR="004B5BED">
        <w:t xml:space="preserve">, </w:t>
      </w:r>
      <w:r w:rsidR="004B5BED">
        <w:fldChar w:fldCharType="begin"/>
      </w:r>
      <w:r w:rsidR="004B5BED">
        <w:instrText xml:space="preserve"> ADDIN ZOTERO_ITEM CSL_CITATION {"citationID":"ajyVFZMd","properties":{"formattedCitation":"[4]","plainCitation":"[4]","noteIndex":0},"citationItems":[{"id":949,"uris":["http://zotero.org/users/3335871/items/WW9UQKL2"],"itemData":{"id":949,"type":"article-journal","container-title":"Engineering Innovations","note":"publisher: Trans Tech Publ","page":"47–66","title":"A Novel Ensemble of Support Vector Machines for Improving Medical Data Classification","volume":"4","author":[{"family":"Huynh","given":"Phuoc Hai"},{"family":"Nguyen","given":"Van Hoa"}],"issued":{"date-parts":[["2023"]]}}}],"schema":"https://github.com/citation-style-language/schema/raw/master/csl-citation.json"} </w:instrText>
      </w:r>
      <w:r w:rsidR="004B5BED">
        <w:fldChar w:fldCharType="separate"/>
      </w:r>
      <w:r w:rsidR="004B5BED" w:rsidRPr="004B5BED">
        <w:t>[4]</w:t>
      </w:r>
      <w:r w:rsidR="004B5BED">
        <w:fldChar w:fldCharType="end"/>
      </w:r>
      <w:r w:rsidR="00DC6590">
        <w:t xml:space="preserve">. However, there has been a lack of research on hematological data. </w:t>
      </w:r>
      <w:r w:rsidR="00E90BDF">
        <w:t xml:space="preserve">In literature, many research papers are available which mainly focused on predicting diseases from </w:t>
      </w:r>
      <w:r w:rsidR="00F418E3">
        <w:t xml:space="preserve">hemogram </w:t>
      </w:r>
      <w:r w:rsidR="00E90BDF">
        <w:t>data sets using data mining techniques.</w:t>
      </w:r>
      <w:r w:rsidR="0078734B">
        <w:t xml:space="preserve"> </w:t>
      </w:r>
      <w:r w:rsidR="00E6674C">
        <w:t xml:space="preserve">In </w:t>
      </w:r>
      <w:r w:rsidR="00E6674C">
        <w:fldChar w:fldCharType="begin"/>
      </w:r>
      <w:r w:rsidR="004B5BED">
        <w:instrText xml:space="preserve"> ADDIN ZOTERO_ITEM CSL_CITATION {"citationID":"XXxYt12P","properties":{"formattedCitation":"[5]","plainCitation":"[5]","noteIndex":0},"citationItems":[{"id":100,"uris":["http://zotero.org/users/3335871/items/3J2D6QNQ"],"itemData":{"id":100,"type":"article-journal","container-title":"International Journal of Advanced Computer Science and Applications","issue":"7","note":"publisher: Science and Information (SAI) Organization Limited","title":"Blood diseases detection using classical machine learning algorithms","volume":"10","author":[{"family":"Alsheref","given":"Fahad Kamal"},{"family":"Gomaa","given":"Wael Hassan"}],"issued":{"date-parts":[["2019"]]}}}],"schema":"https://github.com/citation-style-language/schema/raw/master/csl-citation.json"} </w:instrText>
      </w:r>
      <w:r w:rsidR="00E6674C">
        <w:fldChar w:fldCharType="separate"/>
      </w:r>
      <w:r w:rsidR="004B5BED" w:rsidRPr="004B5BED">
        <w:t>[5]</w:t>
      </w:r>
      <w:r w:rsidR="00E6674C">
        <w:fldChar w:fldCharType="end"/>
      </w:r>
      <w:r w:rsidR="00E6674C">
        <w:t>, the authors</w:t>
      </w:r>
      <w:r w:rsidR="00E6674C" w:rsidRPr="00E6674C">
        <w:t xml:space="preserve"> present</w:t>
      </w:r>
      <w:r w:rsidR="00E6674C">
        <w:t>ed</w:t>
      </w:r>
      <w:r w:rsidR="00E6674C" w:rsidRPr="00E6674C">
        <w:t xml:space="preserve"> a novel benchmark data set for blood diseases detection and applies several classical machine learning algorithms to classify diseases based on blood test parameters.</w:t>
      </w:r>
      <w:r w:rsidR="00B544A7">
        <w:t xml:space="preserve"> </w:t>
      </w:r>
      <w:r w:rsidR="00B544A7" w:rsidRPr="00B544A7">
        <w:t>Random Forest is proposed in</w:t>
      </w:r>
      <w:r w:rsidR="00B544A7">
        <w:t xml:space="preserve"> </w:t>
      </w:r>
      <w:r w:rsidR="00B544A7" w:rsidRPr="00B544A7">
        <w:t xml:space="preserve"> </w:t>
      </w:r>
      <w:r w:rsidR="00B544A7">
        <w:fldChar w:fldCharType="begin"/>
      </w:r>
      <w:r w:rsidR="004B5BED">
        <w:instrText xml:space="preserve"> ADDIN ZOTERO_ITEM CSL_CITATION {"citationID":"gWnYjGWT","properties":{"formattedCitation":"[6]","plainCitation":"[6]","noteIndex":0},"citationItems":[{"id":939,"uris":["http://zotero.org/users/3335871/items/HJZSQ7YZ"],"itemData":{"id":939,"type":"article-journal","container-title":"Journal of Computer and Communications","issue":"04","note":"publisher: Scientific Research Publishing","page":"76","title":"Classification of hematological data using data mining technique to predict diseases","volume":"6","author":[{"family":"Akter","given":"Fahmida"},{"family":"Hossin","given":"Md Altab"},{"family":"Daiyan","given":"Golam Moktader"},{"family":"Hossain","given":"Md Motaher"},{"literal":"others"}],"issued":{"date-parts":[["2018"]]}}}],"schema":"https://github.com/citation-style-language/schema/raw/master/csl-citation.json"} </w:instrText>
      </w:r>
      <w:r w:rsidR="00B544A7">
        <w:fldChar w:fldCharType="separate"/>
      </w:r>
      <w:r w:rsidR="004B5BED" w:rsidRPr="004B5BED">
        <w:t>[6]</w:t>
      </w:r>
      <w:r w:rsidR="00B544A7">
        <w:fldChar w:fldCharType="end"/>
      </w:r>
      <w:r w:rsidR="00B544A7" w:rsidRPr="00B544A7">
        <w:t>. This paper compares different classification algorithms using hematological data and finds that is the most effective algorithm with an accuracy of 96.47%</w:t>
      </w:r>
      <w:r w:rsidR="00C80275">
        <w:t>.</w:t>
      </w:r>
      <w:r w:rsidR="00B6741D">
        <w:t xml:space="preserve"> In addition, some studies (</w:t>
      </w:r>
      <w:r w:rsidR="00B6741D">
        <w:fldChar w:fldCharType="begin"/>
      </w:r>
      <w:r w:rsidR="004B5BED">
        <w:instrText xml:space="preserve"> ADDIN ZOTERO_ITEM CSL_CITATION {"citationID":"OGmKyLiK","properties":{"formattedCitation":"[7]","plainCitation":"[7]","noteIndex":0},"citationItems":[{"id":940,"uris":["http://zotero.org/users/3335871/items/USFNE8JT"],"itemData":{"id":940,"type":"article-journal","container-title":"International Journal of Technology, Innovation and Management (IJTIM)","issue":"2","page":"65–78","title":"COVID-19 detection from CBC using machine learning techniques","volume":"1","author":[{"family":"Akhtar","given":"Asma"},{"family":"Akhtar","given":"Samia"},{"family":"Bakhtawar","given":"Birra"},{"family":"Kashif","given":"Ashfaq Ali"},{"family":"Aziz","given":"Nauman"},{"family":"Javeid","given":"Muhammad Sheraz"}],"issued":{"date-parts":[["2021"]]}}}],"schema":"https://github.com/citation-style-language/schema/raw/master/csl-citation.json"} </w:instrText>
      </w:r>
      <w:r w:rsidR="00B6741D">
        <w:fldChar w:fldCharType="separate"/>
      </w:r>
      <w:r w:rsidR="004B5BED" w:rsidRPr="004B5BED">
        <w:t>[7]</w:t>
      </w:r>
      <w:r w:rsidR="00B6741D">
        <w:fldChar w:fldCharType="end"/>
      </w:r>
      <w:r w:rsidR="00B6741D">
        <w:t xml:space="preserve"> and </w:t>
      </w:r>
      <w:r w:rsidR="00B6741D">
        <w:fldChar w:fldCharType="begin"/>
      </w:r>
      <w:r w:rsidR="004B5BED">
        <w:instrText xml:space="preserve"> ADDIN ZOTERO_ITEM CSL_CITATION {"citationID":"SyHxvyur","properties":{"formattedCitation":"[8]","plainCitation":"[8]","noteIndex":0},"citationItems":[{"id":941,"uris":["http://zotero.org/users/3335871/items/BK5K5L5M"],"itemData":{"id":941,"type":"article-journal","container-title":"World Journal of Engineering","issue":"2","note":"publisher: Emerald Publishing Limited","page":"175–182","title":"Diagnosis of COVID-19 through blood sample using ensemble genetic algorithms and machine learning classifier","volume":"19","author":[{"family":"Doewes","given":"Rumi Iqbal"},{"family":"Nair","given":"Rajit"},{"family":"Sharma","given":"Tripti"}],"issued":{"date-parts":[["2022"]]}}}],"schema":"https://github.com/citation-style-language/schema/raw/master/csl-citation.json"} </w:instrText>
      </w:r>
      <w:r w:rsidR="00B6741D">
        <w:fldChar w:fldCharType="separate"/>
      </w:r>
      <w:r w:rsidR="004B5BED" w:rsidRPr="004B5BED">
        <w:t>[8]</w:t>
      </w:r>
      <w:r w:rsidR="00B6741D">
        <w:fldChar w:fldCharType="end"/>
      </w:r>
      <w:r w:rsidR="00B6741D">
        <w:t xml:space="preserve">) show that </w:t>
      </w:r>
      <w:r w:rsidR="00B55CC5">
        <w:t>h</w:t>
      </w:r>
      <w:r w:rsidR="00B55CC5" w:rsidRPr="00B55CC5">
        <w:t xml:space="preserve">emogram </w:t>
      </w:r>
      <w:r w:rsidR="00B55CC5">
        <w:t>b</w:t>
      </w:r>
      <w:r w:rsidR="00B55CC5" w:rsidRPr="00B55CC5">
        <w:t xml:space="preserve">lood </w:t>
      </w:r>
      <w:r w:rsidR="00B55CC5">
        <w:t>t</w:t>
      </w:r>
      <w:r w:rsidR="00B55CC5" w:rsidRPr="00B55CC5">
        <w:t xml:space="preserve">est </w:t>
      </w:r>
      <w:r w:rsidR="00B55CC5">
        <w:t>s</w:t>
      </w:r>
      <w:r w:rsidR="00B55CC5" w:rsidRPr="00B55CC5">
        <w:t>amples could perform the analysis of COVID-19</w:t>
      </w:r>
      <w:r w:rsidR="00B55CC5">
        <w:t xml:space="preserve">. </w:t>
      </w:r>
      <w:r w:rsidR="00917F3B">
        <w:t xml:space="preserve">S. Vijayarani and S. Sudha </w:t>
      </w:r>
      <w:r w:rsidR="00917F3B">
        <w:fldChar w:fldCharType="begin"/>
      </w:r>
      <w:r w:rsidR="004B5BED">
        <w:instrText xml:space="preserve"> ADDIN ZOTERO_ITEM CSL_CITATION {"citationID":"LH1CqaR0","properties":{"formattedCitation":"[9]","plainCitation":"[9]","noteIndex":0},"citationItems":[{"id":942,"uris":["http://zotero.org/users/3335871/items/GYP2UR5L"],"itemData":{"id":942,"type":"article-journal","container-title":"Indian Journal of Science and Technology","issue":"17","note":"publisher: Indian Society for Education and Environment","page":"1","title":"An efficient clustering algorithm for predicting diseases from hemogram blood test samples","volume":"8","author":[{"family":"Vijayarani","given":"S"},{"family":"Sudha","given":"S"}],"issued":{"date-parts":[["2015"]]}}}],"schema":"https://github.com/citation-style-language/schema/raw/master/csl-citation.json"} </w:instrText>
      </w:r>
      <w:r w:rsidR="00917F3B">
        <w:fldChar w:fldCharType="separate"/>
      </w:r>
      <w:r w:rsidR="004B5BED" w:rsidRPr="004B5BED">
        <w:t>[9]</w:t>
      </w:r>
      <w:r w:rsidR="00917F3B">
        <w:fldChar w:fldCharType="end"/>
      </w:r>
      <w:r w:rsidR="00917F3B">
        <w:t xml:space="preserve"> proposed a new clustering algorithm which is named as weight based k-means algorithm is developed for identifying the leukemia, inflammatory, bacterial or viral infection, HIV infection and pernicious anaemia diseases from the hemogram blood test samples data set</w:t>
      </w:r>
      <w:r w:rsidR="00C742DA">
        <w:t xml:space="preserve">. </w:t>
      </w:r>
    </w:p>
    <w:p w14:paraId="3E97CFE8" w14:textId="1AAF19C2" w:rsidR="00C6522B" w:rsidRDefault="00913898" w:rsidP="0083307C">
      <w:pPr>
        <w:spacing w:before="240"/>
        <w:ind w:firstLine="0"/>
      </w:pPr>
      <w:r w:rsidRPr="00913898">
        <w:t>In this manuscript, we present an approach for classifying diseases using hemogram blood test samples. Specifically, we have proposed random forest</w:t>
      </w:r>
      <w:r w:rsidR="00A040DD">
        <w:t xml:space="preserve"> </w:t>
      </w:r>
      <w:r w:rsidR="00A30AA2">
        <w:fldChar w:fldCharType="begin"/>
      </w:r>
      <w:r w:rsidR="004B5BED">
        <w:instrText xml:space="preserve"> ADDIN ZOTERO_ITEM CSL_CITATION {"citationID":"KdEgjrUB","properties":{"formattedCitation":"[10]","plainCitation":"[10]","noteIndex":0},"citationItems":[{"id":946,"uris":["http://zotero.org/users/3335871/items/M7RPGRCN"],"itemData":{"id":946,"type":"article-journal","container-title":"Machine learning","note":"publisher: Springer","page":"5–32","title":"Random forests","volume":"45","author":[{"family":"Breiman","given":"Leo"}],"issued":{"date-parts":[["2001"]]}}}],"schema":"https://github.com/citation-style-language/schema/raw/master/csl-citation.json"} </w:instrText>
      </w:r>
      <w:r w:rsidR="00A30AA2">
        <w:fldChar w:fldCharType="separate"/>
      </w:r>
      <w:r w:rsidR="004B5BED" w:rsidRPr="004B5BED">
        <w:t>[10]</w:t>
      </w:r>
      <w:r w:rsidR="00A30AA2">
        <w:fldChar w:fldCharType="end"/>
      </w:r>
      <w:r w:rsidRPr="00913898">
        <w:t xml:space="preserve"> based on the oversampling algorithm by SMOTE</w:t>
      </w:r>
      <w:r w:rsidR="00A040DD">
        <w:t xml:space="preserve"> </w:t>
      </w:r>
      <w:r w:rsidR="00A040DD">
        <w:fldChar w:fldCharType="begin"/>
      </w:r>
      <w:r w:rsidR="004B5BED">
        <w:instrText xml:space="preserve"> ADDIN ZOTERO_ITEM CSL_CITATION {"citationID":"fPZ2Mgoz","properties":{"formattedCitation":"[11]","plainCitation":"[11]","noteIndex":0},"citationItems":[{"id":945,"uris":["http://zotero.org/users/3335871/items/AIGQDQB2"],"itemData":{"id":945,"type":"article-journal","container-title":"Journal of artificial intelligence research","page":"321–357","title":"SMOTE: synthetic minority over-sampling technique","volume":"16","author":[{"family":"Chawla","given":"Nitesh V"},{"family":"Bowyer","given":"Kevin W"},{"family":"Hall","given":"Lawrence O"},{"family":"Kegelmeyer","given":"W Philip"}],"issued":{"date-parts":[["2002"]]}}}],"schema":"https://github.com/citation-style-language/schema/raw/master/csl-citation.json"} </w:instrText>
      </w:r>
      <w:r w:rsidR="00A040DD">
        <w:fldChar w:fldCharType="separate"/>
      </w:r>
      <w:r w:rsidR="004B5BED" w:rsidRPr="004B5BED">
        <w:t>[11]</w:t>
      </w:r>
      <w:r w:rsidR="00A040DD">
        <w:fldChar w:fldCharType="end"/>
      </w:r>
      <w:r w:rsidR="00A040DD">
        <w:t xml:space="preserve"> </w:t>
      </w:r>
      <w:r w:rsidRPr="00913898">
        <w:t xml:space="preserve"> to diagnose six diseases. This approach, which uses hemogram blood test samples as data input and combines specific features throughout the forest, is able to classify diseases with an accuracy up to 97.75%. We have collected, cleaned, preprocessed, and labelled an amount of 1766 sample</w:t>
      </w:r>
      <w:r w:rsidR="00E6190E">
        <w:t>s</w:t>
      </w:r>
      <w:r w:rsidRPr="00913898">
        <w:t xml:space="preserve"> from the An Giang province regional general hospital  (An Giang, Vietnam) to be fed to our algorithm. However, the data collected is unbalanced that led to the classify algorithms are overfiting. So the </w:t>
      </w:r>
      <w:r w:rsidR="0051739D">
        <w:t>SMOTE</w:t>
      </w:r>
      <w:r w:rsidRPr="00913898">
        <w:t xml:space="preserve"> is suggested to address this issue. This combine approach improves the classification performance of models. Furthermore, we have used comparison analysis techniques and visualize to interpret our results and compare them with stage-of-the-art classify methods.</w:t>
      </w:r>
    </w:p>
    <w:p w14:paraId="5947C82F" w14:textId="4EC162A8" w:rsidR="0095431A" w:rsidRDefault="0095431A" w:rsidP="0083307C">
      <w:pPr>
        <w:spacing w:before="240"/>
        <w:ind w:firstLine="0"/>
      </w:pPr>
      <w:r w:rsidRPr="0095431A">
        <w:t xml:space="preserve">The remainder of this paper is organized as follows. Section </w:t>
      </w:r>
      <w:r w:rsidR="0057348F">
        <w:t>2</w:t>
      </w:r>
      <w:r w:rsidRPr="0095431A">
        <w:t xml:space="preserve"> describes material and methods. </w:t>
      </w:r>
      <w:r w:rsidR="002F79C7">
        <w:t>R</w:t>
      </w:r>
      <w:r w:rsidR="002F79C7" w:rsidRPr="0095431A">
        <w:t xml:space="preserve">esults and discussion </w:t>
      </w:r>
      <w:r w:rsidRPr="0095431A">
        <w:t xml:space="preserve">are explained in Section </w:t>
      </w:r>
      <w:r w:rsidR="002F79C7">
        <w:t>3</w:t>
      </w:r>
      <w:r w:rsidRPr="0095431A">
        <w:t xml:space="preserve">. At Section </w:t>
      </w:r>
      <w:r w:rsidR="00B25A10">
        <w:t>4</w:t>
      </w:r>
      <w:r w:rsidRPr="0095431A">
        <w:t>, the conclusion is given.</w:t>
      </w:r>
    </w:p>
    <w:p w14:paraId="0F08FE66" w14:textId="041DBCE2" w:rsidR="00C21045" w:rsidRDefault="00C21045" w:rsidP="00C21045">
      <w:pPr>
        <w:pStyle w:val="heading1"/>
      </w:pPr>
      <w:r w:rsidRPr="00C21045">
        <w:lastRenderedPageBreak/>
        <w:t>Materials and Method</w:t>
      </w:r>
      <w:r w:rsidR="00C823C7">
        <w:t>s</w:t>
      </w:r>
    </w:p>
    <w:p w14:paraId="316B793D" w14:textId="37218D3B" w:rsidR="002D6A73" w:rsidRDefault="00252516" w:rsidP="0083307C">
      <w:pPr>
        <w:pStyle w:val="p1a"/>
        <w:spacing w:before="240"/>
      </w:pPr>
      <w:r>
        <w:t>The primary goal of this research is to analyze hemogram blood test samples in order to predict diseases. The experiment was carried out in four main steps: data collection, data preprocessing, data augmentation, and classification.</w:t>
      </w:r>
    </w:p>
    <w:p w14:paraId="22277C2A" w14:textId="6D4FDC7C" w:rsidR="002D6A73" w:rsidRDefault="00224DF5" w:rsidP="0083307C">
      <w:pPr>
        <w:spacing w:before="240"/>
        <w:ind w:firstLine="0"/>
        <w:jc w:val="center"/>
      </w:pPr>
      <w:r>
        <w:rPr>
          <w:noProof/>
        </w:rPr>
        <w:drawing>
          <wp:inline distT="0" distB="0" distL="0" distR="0" wp14:anchorId="2BCA6501" wp14:editId="28BB5E68">
            <wp:extent cx="3677540" cy="1317053"/>
            <wp:effectExtent l="0" t="0" r="0" b="0"/>
            <wp:docPr id="376291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291302" name="Picture 376291302"/>
                    <pic:cNvPicPr/>
                  </pic:nvPicPr>
                  <pic:blipFill rotWithShape="1">
                    <a:blip r:embed="rId7" cstate="print">
                      <a:extLst>
                        <a:ext uri="{28A0092B-C50C-407E-A947-70E740481C1C}">
                          <a14:useLocalDpi xmlns:a14="http://schemas.microsoft.com/office/drawing/2010/main" val="0"/>
                        </a:ext>
                      </a:extLst>
                    </a:blip>
                    <a:srcRect t="32578" b="16072"/>
                    <a:stretch/>
                  </pic:blipFill>
                  <pic:spPr bwMode="auto">
                    <a:xfrm>
                      <a:off x="0" y="0"/>
                      <a:ext cx="3719218" cy="1331979"/>
                    </a:xfrm>
                    <a:prstGeom prst="rect">
                      <a:avLst/>
                    </a:prstGeom>
                    <a:ln>
                      <a:noFill/>
                    </a:ln>
                    <a:extLst>
                      <a:ext uri="{53640926-AAD7-44D8-BBD7-CCE9431645EC}">
                        <a14:shadowObscured xmlns:a14="http://schemas.microsoft.com/office/drawing/2010/main"/>
                      </a:ext>
                    </a:extLst>
                  </pic:spPr>
                </pic:pic>
              </a:graphicData>
            </a:graphic>
          </wp:inline>
        </w:drawing>
      </w:r>
    </w:p>
    <w:p w14:paraId="373B3EBA" w14:textId="16063E49" w:rsidR="00CE7E69" w:rsidRPr="002D6A73" w:rsidRDefault="00CE7E69" w:rsidP="0083307C">
      <w:pPr>
        <w:spacing w:before="240"/>
        <w:ind w:firstLine="0"/>
        <w:jc w:val="center"/>
      </w:pPr>
      <w:r>
        <w:t>Figure 1: The overview experiment</w:t>
      </w:r>
      <w:r w:rsidR="00412B5A">
        <w:t xml:space="preserve"> design</w:t>
      </w:r>
    </w:p>
    <w:p w14:paraId="32C2AC1B" w14:textId="1249EDFA" w:rsidR="00252516" w:rsidRDefault="00252516" w:rsidP="0083307C">
      <w:pPr>
        <w:pStyle w:val="p1a"/>
        <w:spacing w:before="240"/>
      </w:pPr>
      <w:r>
        <w:t>In the data collection step, the researchers obtained the necessary data from the laboratory information system (LIS) database of the An Giang Province Regional General Hospital. The database contained a total of 1,766 samples from patients.</w:t>
      </w:r>
    </w:p>
    <w:p w14:paraId="589220B1" w14:textId="7993739F" w:rsidR="00252516" w:rsidRDefault="00252516" w:rsidP="0083307C">
      <w:pPr>
        <w:pStyle w:val="p1a"/>
        <w:spacing w:before="240"/>
      </w:pPr>
      <w:r>
        <w:t>After collecting the data, the next step involved data preprocessing. This step aimed to clean and prepare the data for further analysis. Outliers and missing values were removed from the dataset to ensure the quality of the data</w:t>
      </w:r>
      <w:r w:rsidR="00122DF1">
        <w:t xml:space="preserve"> </w:t>
      </w:r>
      <w:r w:rsidR="00122DF1">
        <w:fldChar w:fldCharType="begin"/>
      </w:r>
      <w:r w:rsidR="004B5BED">
        <w:instrText xml:space="preserve"> ADDIN ZOTERO_ITEM CSL_CITATION {"citationID":"MA6FWbwX","properties":{"formattedCitation":"[12]","plainCitation":"[12]","noteIndex":0},"citationItems":[{"id":947,"uris":["http://zotero.org/users/3335871/items/WVCJBMZN"],"itemData":{"id":947,"type":"paper-conference","container-title":"2022 4th International Conference on Smart Systems and Inventive Technology (ICSSIT)","page":"1600–1607","publisher":"IEEE","title":"Study on Missing Values and Outlier Detection in Concurrence with Data Quality Enhancement for Efficient Data Processing","author":[{"family":"Vinisha","given":"Feby A"},{"family":"Sujihelen","given":"L"}],"issued":{"date-parts":[["2022"]]}}}],"schema":"https://github.com/citation-style-language/schema/raw/master/csl-citation.json"} </w:instrText>
      </w:r>
      <w:r w:rsidR="00122DF1">
        <w:fldChar w:fldCharType="separate"/>
      </w:r>
      <w:r w:rsidR="004B5BED" w:rsidRPr="004B5BED">
        <w:t>[12]</w:t>
      </w:r>
      <w:r w:rsidR="00122DF1">
        <w:fldChar w:fldCharType="end"/>
      </w:r>
      <w:r>
        <w:t>. Additionally, the data was normalized to a common scale, which is often done to bring different features or variables into a similar range.</w:t>
      </w:r>
    </w:p>
    <w:p w14:paraId="210BC7F0" w14:textId="1749B67B" w:rsidR="00252516" w:rsidRDefault="00252516" w:rsidP="0083307C">
      <w:pPr>
        <w:pStyle w:val="p1a"/>
        <w:spacing w:before="240"/>
      </w:pPr>
      <w:r>
        <w:t>The third step involved data augmentation using the SMOTE algorithm. This technique is commonly used to address class imbalance issues in machine learning datasets.</w:t>
      </w:r>
      <w:r w:rsidR="00574861">
        <w:t xml:space="preserve"> </w:t>
      </w:r>
      <w:r>
        <w:t xml:space="preserve"> By using SMOTE, it was possible to generate new samples by interpolating between existing ones, resulting in a more accurate representation of the dataset's various classes.</w:t>
      </w:r>
    </w:p>
    <w:p w14:paraId="3CF31A65" w14:textId="7EF44FD9" w:rsidR="00053276" w:rsidRDefault="00252516" w:rsidP="0083307C">
      <w:pPr>
        <w:pStyle w:val="p1a"/>
        <w:spacing w:before="240"/>
      </w:pPr>
      <w:r>
        <w:t>Finally, the preprocessed and augmented data was used for classification. Multiple machine learning algorithms were employed for this task, including support vector machines (SVMs)</w:t>
      </w:r>
      <w:r w:rsidR="003C3628">
        <w:t xml:space="preserve"> </w:t>
      </w:r>
      <w:r w:rsidR="003C3628">
        <w:fldChar w:fldCharType="begin"/>
      </w:r>
      <w:r w:rsidR="003C3628">
        <w:instrText xml:space="preserve"> ADDIN ZOTERO_ITEM CSL_CITATION {"citationID":"EFOkroif","properties":{"formattedCitation":"[13]","plainCitation":"[13]","noteIndex":0},"citationItems":[{"id":710,"uris":["http://zotero.org/users/3335871/items/6MGLHSR5"],"itemData":{"id":710,"type":"article-journal","container-title":"Machine learning","issue":"3","page":"273–297","title":"Support vector machine","volume":"20","author":[{"family":"Cortes","given":"Corinna"},{"family":"Vapnik","given":"Vladimir"}],"issued":{"date-parts":[["1995"]]}}}],"schema":"https://github.com/citation-style-language/schema/raw/master/csl-citation.json"} </w:instrText>
      </w:r>
      <w:r w:rsidR="003C3628">
        <w:fldChar w:fldCharType="separate"/>
      </w:r>
      <w:r w:rsidR="003C3628" w:rsidRPr="003C3628">
        <w:t>[13]</w:t>
      </w:r>
      <w:r w:rsidR="003C3628">
        <w:fldChar w:fldCharType="end"/>
      </w:r>
      <w:r>
        <w:t>, random forests (RF)</w:t>
      </w:r>
      <w:r w:rsidR="003C3628">
        <w:t xml:space="preserve"> </w:t>
      </w:r>
      <w:r w:rsidR="003C3628">
        <w:fldChar w:fldCharType="begin"/>
      </w:r>
      <w:r w:rsidR="003C3628">
        <w:instrText xml:space="preserve"> ADDIN ZOTERO_ITEM CSL_CITATION {"citationID":"oflLo8Uw","properties":{"formattedCitation":"[10]","plainCitation":"[10]","noteIndex":0},"citationItems":[{"id":946,"uris":["http://zotero.org/users/3335871/items/M7RPGRCN"],"itemData":{"id":946,"type":"article-journal","container-title":"Machine learning","note":"publisher: Springer","page":"5–32","title":"Random forests","volume":"45","author":[{"family":"Breiman","given":"Leo"}],"issued":{"date-parts":[["2001"]]}}}],"schema":"https://github.com/citation-style-language/schema/raw/master/csl-citation.json"} </w:instrText>
      </w:r>
      <w:r w:rsidR="003C3628">
        <w:fldChar w:fldCharType="separate"/>
      </w:r>
      <w:r w:rsidR="003C3628" w:rsidRPr="003C3628">
        <w:t>[10]</w:t>
      </w:r>
      <w:r w:rsidR="003C3628">
        <w:fldChar w:fldCharType="end"/>
      </w:r>
      <w:r>
        <w:t>, neural networks (ANNs), decision trees (DT)</w:t>
      </w:r>
      <w:r w:rsidR="00A6771B">
        <w:t xml:space="preserve"> </w:t>
      </w:r>
      <w:r w:rsidR="00A6771B">
        <w:fldChar w:fldCharType="begin"/>
      </w:r>
      <w:r w:rsidR="00A6771B">
        <w:instrText xml:space="preserve"> ADDIN ZOTERO_ITEM CSL_CITATION {"citationID":"zs2Ps02j","properties":{"formattedCitation":"[14]","plainCitation":"[14]","noteIndex":0},"citationItems":[{"id":241,"uris":["http://zotero.org/users/3335871/items/Y3WPAPT4"],"itemData":{"id":241,"type":"book","publisher":"Inc","title":"Classification and Regression T rees (Monterey, California: Wadsworth)","author":[{"family":"Breiman","given":"L"},{"family":"Friedman","given":"J"},{"family":"Olshen","given":"R"},{"family":"Stone","given":"C"}],"issued":{"date-parts":[["1984"]]}}}],"schema":"https://github.com/citation-style-language/schema/raw/master/csl-citation.json"} </w:instrText>
      </w:r>
      <w:r w:rsidR="00A6771B">
        <w:fldChar w:fldCharType="separate"/>
      </w:r>
      <w:r w:rsidR="00A6771B" w:rsidRPr="00A6771B">
        <w:t>[14]</w:t>
      </w:r>
      <w:r w:rsidR="00A6771B">
        <w:fldChar w:fldCharType="end"/>
      </w:r>
      <w:r>
        <w:t>, bagging of decision trees (BA)</w:t>
      </w:r>
      <w:r w:rsidR="00A6771B">
        <w:t xml:space="preserve"> </w:t>
      </w:r>
      <w:r w:rsidR="00A6771B">
        <w:fldChar w:fldCharType="begin"/>
      </w:r>
      <w:r w:rsidR="00A6771B">
        <w:instrText xml:space="preserve"> ADDIN ZOTERO_ITEM CSL_CITATION {"citationID":"zmKlmi5q","properties":{"formattedCitation":"[15]","plainCitation":"[15]","noteIndex":0},"citationItems":[{"id":295,"uris":["http://zotero.org/users/3335871/items/HRR8QXSR"],"itemData":{"id":295,"type":"article-journal","container-title":"Machine learning","issue":"2","page":"123–140","title":"Bagging predictors","volume":"24","author":[{"family":"Breiman","given":"Leo"}],"issued":{"date-parts":[["1996"]]}}}],"schema":"https://github.com/citation-style-language/schema/raw/master/csl-citation.json"} </w:instrText>
      </w:r>
      <w:r w:rsidR="00A6771B">
        <w:fldChar w:fldCharType="separate"/>
      </w:r>
      <w:r w:rsidR="00A6771B" w:rsidRPr="00A6771B">
        <w:t>[15]</w:t>
      </w:r>
      <w:r w:rsidR="00A6771B">
        <w:fldChar w:fldCharType="end"/>
      </w:r>
      <w:r>
        <w:t>, gradient boosting of decision trees (GB-DTs)</w:t>
      </w:r>
      <w:r w:rsidR="003C3628">
        <w:t xml:space="preserve"> </w:t>
      </w:r>
      <w:r w:rsidR="003C3628">
        <w:fldChar w:fldCharType="begin"/>
      </w:r>
      <w:r w:rsidR="00A6771B">
        <w:instrText xml:space="preserve"> ADDIN ZOTERO_ITEM CSL_CITATION {"citationID":"Q4QON1BB","properties":{"formattedCitation":"[16]","plainCitation":"[16]","noteIndex":0},"citationItems":[{"id":236,"uris":["http://zotero.org/users/3335871/items/EKBF8QLH"],"itemData":{"id":236,"type":"article-journal","container-title":"Annals of statistics","page":"1189–1232","title":"Greedy function approximation: a gradient boosting machine","author":[{"family":"Friedman","given":"Jerome H"}],"issued":{"date-parts":[["2001"]]}}}],"schema":"https://github.com/citation-style-language/schema/raw/master/csl-citation.json"} </w:instrText>
      </w:r>
      <w:r w:rsidR="003C3628">
        <w:fldChar w:fldCharType="separate"/>
      </w:r>
      <w:r w:rsidR="00A6771B" w:rsidRPr="00A6771B">
        <w:t>[16]</w:t>
      </w:r>
      <w:r w:rsidR="003C3628">
        <w:fldChar w:fldCharType="end"/>
      </w:r>
      <w:r>
        <w:t>, and k-nearest neighbors (kNN)</w:t>
      </w:r>
      <w:r w:rsidR="003C3628">
        <w:t xml:space="preserve"> </w:t>
      </w:r>
      <w:r w:rsidR="003C3628">
        <w:fldChar w:fldCharType="begin"/>
      </w:r>
      <w:r w:rsidR="00A6771B">
        <w:instrText xml:space="preserve"> ADDIN ZOTERO_ITEM CSL_CITATION {"citationID":"uzAdESYA","properties":{"formattedCitation":"[17]","plainCitation":"[17]","noteIndex":0},"citationItems":[{"id":164,"uris":["http://zotero.org/users/3335871/items/T7UV6T4V"],"itemData":{"id":164,"type":"report","publisher":"California Univ. Berkeley","title":"Discriminatory analysis-nonparametric discrimination: Small sample performance","author":[{"family":"Fix","given":"Evelyn"},{"family":"Hodges","given":"Jr"}],"issued":{"date-parts":[["1952"]]}}}],"schema":"https://github.com/citation-style-language/schema/raw/master/csl-citation.json"} </w:instrText>
      </w:r>
      <w:r w:rsidR="003C3628">
        <w:fldChar w:fldCharType="separate"/>
      </w:r>
      <w:r w:rsidR="00A6771B" w:rsidRPr="00A6771B">
        <w:t>[17]</w:t>
      </w:r>
      <w:r w:rsidR="003C3628">
        <w:fldChar w:fldCharType="end"/>
      </w:r>
      <w:r>
        <w:t>. Each algorithm likely has its own strengths and weaknesses, and by comparing their performance, we can evaluate which models perform best for the given task based on the experimental results.</w:t>
      </w:r>
      <w:r w:rsidR="00595E94">
        <w:t xml:space="preserve"> </w:t>
      </w:r>
      <w:r>
        <w:t>To assess the models' performance, we used various evaluation metrics. These included classification accuracy (CA), precision (Prec), recall (Rec</w:t>
      </w:r>
      <w:r w:rsidR="0051392C">
        <w:t>all</w:t>
      </w:r>
      <w:r>
        <w:t>), F1 score, and area under the curve (AUC)</w:t>
      </w:r>
      <w:r w:rsidR="00595E94">
        <w:t xml:space="preserve"> </w:t>
      </w:r>
      <w:r w:rsidR="00595E94">
        <w:fldChar w:fldCharType="begin"/>
      </w:r>
      <w:r w:rsidR="00A6771B">
        <w:instrText xml:space="preserve"> ADDIN ZOTERO_ITEM CSL_CITATION {"citationID":"UJ7WK4Mz","properties":{"formattedCitation":"[18]","plainCitation":"[18]","noteIndex":0},"citationItems":[{"id":72,"uris":["http://zotero.org/users/3335871/items/2QZAFH3V"],"itemData":{"id":72,"type":"article-journal","container-title":"International Journal of Advanced Computer Science and Applications","issue":"6","page":"599–606","title":"Classification model evaluation metrics","volume":"12","author":[{"family":"Vujović","given":"Z"}],"issued":{"date-parts":[["2021"]]}}}],"schema":"https://github.com/citation-style-language/schema/raw/master/csl-citation.json"} </w:instrText>
      </w:r>
      <w:r w:rsidR="00595E94">
        <w:fldChar w:fldCharType="separate"/>
      </w:r>
      <w:r w:rsidR="00A6771B" w:rsidRPr="00A6771B">
        <w:t>[18]</w:t>
      </w:r>
      <w:r w:rsidR="00595E94">
        <w:fldChar w:fldCharType="end"/>
      </w:r>
      <w:r w:rsidR="00ED6608">
        <w:t xml:space="preserve">. </w:t>
      </w:r>
    </w:p>
    <w:p w14:paraId="5BF2D9B7" w14:textId="57D972A6" w:rsidR="000A5143" w:rsidRPr="00253BE0" w:rsidRDefault="005F4372" w:rsidP="004B1EC9">
      <w:pPr>
        <w:spacing w:before="360" w:after="240"/>
        <w:ind w:firstLine="0"/>
        <w:rPr>
          <w:b/>
          <w:bCs/>
          <w:sz w:val="24"/>
          <w:szCs w:val="24"/>
        </w:rPr>
      </w:pPr>
      <w:r w:rsidRPr="004D1602">
        <w:rPr>
          <w:b/>
          <w:bCs/>
          <w:sz w:val="24"/>
          <w:szCs w:val="24"/>
        </w:rPr>
        <w:t xml:space="preserve">2.1 </w:t>
      </w:r>
      <w:r w:rsidR="003A5B66" w:rsidRPr="004D1602">
        <w:rPr>
          <w:b/>
          <w:bCs/>
          <w:sz w:val="24"/>
          <w:szCs w:val="24"/>
        </w:rPr>
        <w:t>Dataset and Preprocessing</w:t>
      </w:r>
    </w:p>
    <w:p w14:paraId="4889884B" w14:textId="77777777" w:rsidR="00C84C1B" w:rsidRDefault="00C84C1B" w:rsidP="00FC1640">
      <w:pPr>
        <w:spacing w:before="240"/>
        <w:ind w:firstLine="0"/>
      </w:pPr>
      <w:r w:rsidRPr="00C84C1B">
        <w:lastRenderedPageBreak/>
        <w:t>In the preprocessing step of the dataset, we use many preprocessing data methods to ensure the quality and reliability of the data for further analysis. These technologies include eliminating irrelevant attributes and refilling missing values. Firstly, irrelevant attributes were eliminated from the dataset. This step involved identifying and removing any attributes that were deemed unnecessary or not relevant to the analysis. All private patient information is removed to ensure information security. The dataset was streamlined to focus on the essential features related to the complete blood count (CBC) measurements. The attributes characterize the Complete Blood Count (CBC) features as in Table 1.</w:t>
      </w:r>
    </w:p>
    <w:p w14:paraId="5F3E7F88" w14:textId="0F22D7D9" w:rsidR="00C84C1B" w:rsidRPr="0086572C" w:rsidRDefault="002B7CD1" w:rsidP="00FC1640">
      <w:pPr>
        <w:spacing w:before="240" w:after="240"/>
        <w:ind w:firstLine="0"/>
        <w:jc w:val="center"/>
      </w:pPr>
      <w:r w:rsidRPr="0086572C">
        <w:t>Table 1</w:t>
      </w:r>
      <w:r w:rsidR="0086572C" w:rsidRPr="0086572C">
        <w:t>.</w:t>
      </w:r>
      <w:r w:rsidRPr="0086572C">
        <w:t xml:space="preserve"> </w:t>
      </w:r>
      <w:r w:rsidR="00377665" w:rsidRPr="0086572C">
        <w:t>Characteristics of Complete Blood Count (CBC) feautures</w:t>
      </w:r>
    </w:p>
    <w:tbl>
      <w:tblPr>
        <w:tblStyle w:val="TableGrid"/>
        <w:tblW w:w="0" w:type="auto"/>
        <w:jc w:val="center"/>
        <w:tblBorders>
          <w:left w:val="none" w:sz="0" w:space="0" w:color="auto"/>
          <w:right w:val="none" w:sz="0" w:space="0" w:color="auto"/>
          <w:insideV w:val="none" w:sz="0" w:space="0" w:color="auto"/>
        </w:tblBorders>
        <w:tblCellMar>
          <w:top w:w="28" w:type="dxa"/>
          <w:bottom w:w="28" w:type="dxa"/>
        </w:tblCellMar>
        <w:tblLook w:val="04A0" w:firstRow="1" w:lastRow="0" w:firstColumn="1" w:lastColumn="0" w:noHBand="0" w:noVBand="1"/>
      </w:tblPr>
      <w:tblGrid>
        <w:gridCol w:w="846"/>
        <w:gridCol w:w="2126"/>
        <w:gridCol w:w="2552"/>
      </w:tblGrid>
      <w:tr w:rsidR="00E54EB5" w:rsidRPr="00061782" w14:paraId="4538A8B7" w14:textId="77777777" w:rsidTr="0086572C">
        <w:trPr>
          <w:jc w:val="center"/>
        </w:trPr>
        <w:tc>
          <w:tcPr>
            <w:tcW w:w="846" w:type="dxa"/>
          </w:tcPr>
          <w:p w14:paraId="29AF8DE6" w14:textId="748FA05E" w:rsidR="00E54EB5" w:rsidRPr="00061782" w:rsidRDefault="00E54EB5" w:rsidP="00F01A3D">
            <w:pPr>
              <w:ind w:firstLine="0"/>
              <w:rPr>
                <w:b/>
                <w:bCs/>
              </w:rPr>
            </w:pPr>
            <w:r w:rsidRPr="00061782">
              <w:rPr>
                <w:b/>
                <w:bCs/>
              </w:rPr>
              <w:t>ID</w:t>
            </w:r>
          </w:p>
        </w:tc>
        <w:tc>
          <w:tcPr>
            <w:tcW w:w="2126" w:type="dxa"/>
          </w:tcPr>
          <w:p w14:paraId="03134E4C" w14:textId="5D33DCEE" w:rsidR="00E54EB5" w:rsidRPr="00061782" w:rsidRDefault="00E54EB5" w:rsidP="00F01A3D">
            <w:pPr>
              <w:ind w:firstLine="0"/>
              <w:rPr>
                <w:b/>
                <w:bCs/>
              </w:rPr>
            </w:pPr>
            <w:r w:rsidRPr="00061782">
              <w:rPr>
                <w:b/>
                <w:bCs/>
              </w:rPr>
              <w:t>Name Feature</w:t>
            </w:r>
          </w:p>
        </w:tc>
        <w:tc>
          <w:tcPr>
            <w:tcW w:w="2552" w:type="dxa"/>
          </w:tcPr>
          <w:p w14:paraId="16AF722F" w14:textId="15E62433" w:rsidR="00E54EB5" w:rsidRPr="00061782" w:rsidRDefault="00E54EB5" w:rsidP="00F01A3D">
            <w:pPr>
              <w:ind w:firstLine="0"/>
              <w:rPr>
                <w:b/>
                <w:bCs/>
              </w:rPr>
            </w:pPr>
            <w:r>
              <w:rPr>
                <w:b/>
                <w:bCs/>
              </w:rPr>
              <w:t>Decription</w:t>
            </w:r>
          </w:p>
        </w:tc>
      </w:tr>
      <w:tr w:rsidR="00E54EB5" w14:paraId="4469E041" w14:textId="77777777" w:rsidTr="0086572C">
        <w:trPr>
          <w:jc w:val="center"/>
        </w:trPr>
        <w:tc>
          <w:tcPr>
            <w:tcW w:w="846" w:type="dxa"/>
          </w:tcPr>
          <w:p w14:paraId="0794F526" w14:textId="3CD59442" w:rsidR="00E54EB5" w:rsidRDefault="00E54EB5" w:rsidP="00F01A3D">
            <w:pPr>
              <w:ind w:firstLine="0"/>
              <w:jc w:val="center"/>
            </w:pPr>
            <w:r>
              <w:t>1</w:t>
            </w:r>
          </w:p>
        </w:tc>
        <w:tc>
          <w:tcPr>
            <w:tcW w:w="2126" w:type="dxa"/>
            <w:vAlign w:val="center"/>
          </w:tcPr>
          <w:p w14:paraId="29AD531E" w14:textId="4EE3788F" w:rsidR="00E54EB5" w:rsidRDefault="00E54EB5" w:rsidP="00F01A3D">
            <w:pPr>
              <w:ind w:firstLine="0"/>
              <w:jc w:val="left"/>
            </w:pPr>
            <w:r>
              <w:t>Age</w:t>
            </w:r>
          </w:p>
        </w:tc>
        <w:tc>
          <w:tcPr>
            <w:tcW w:w="2552" w:type="dxa"/>
            <w:vAlign w:val="center"/>
          </w:tcPr>
          <w:p w14:paraId="795A692E" w14:textId="28F61492" w:rsidR="00E54EB5" w:rsidRDefault="00E54EB5" w:rsidP="00F01A3D">
            <w:pPr>
              <w:ind w:firstLine="0"/>
              <w:jc w:val="left"/>
            </w:pPr>
          </w:p>
        </w:tc>
      </w:tr>
      <w:tr w:rsidR="00E54EB5" w14:paraId="55DEFA94" w14:textId="77777777" w:rsidTr="0086572C">
        <w:trPr>
          <w:jc w:val="center"/>
        </w:trPr>
        <w:tc>
          <w:tcPr>
            <w:tcW w:w="846" w:type="dxa"/>
          </w:tcPr>
          <w:p w14:paraId="610A4750" w14:textId="68A58782" w:rsidR="00E54EB5" w:rsidRDefault="00E54EB5" w:rsidP="00F01A3D">
            <w:pPr>
              <w:ind w:firstLine="0"/>
              <w:jc w:val="center"/>
            </w:pPr>
            <w:r>
              <w:t>2</w:t>
            </w:r>
          </w:p>
        </w:tc>
        <w:tc>
          <w:tcPr>
            <w:tcW w:w="2126" w:type="dxa"/>
            <w:vAlign w:val="center"/>
          </w:tcPr>
          <w:p w14:paraId="2CCCF522" w14:textId="788D5532" w:rsidR="00E54EB5" w:rsidRDefault="00E54EB5" w:rsidP="00F01A3D">
            <w:pPr>
              <w:ind w:firstLine="0"/>
              <w:jc w:val="left"/>
            </w:pPr>
            <w:r>
              <w:t>Sex</w:t>
            </w:r>
          </w:p>
        </w:tc>
        <w:tc>
          <w:tcPr>
            <w:tcW w:w="2552" w:type="dxa"/>
            <w:vAlign w:val="center"/>
          </w:tcPr>
          <w:p w14:paraId="4DE4D2D2" w14:textId="77777777" w:rsidR="00E54EB5" w:rsidRDefault="00E54EB5" w:rsidP="00F01A3D">
            <w:pPr>
              <w:ind w:firstLine="0"/>
              <w:jc w:val="left"/>
            </w:pPr>
          </w:p>
        </w:tc>
      </w:tr>
      <w:tr w:rsidR="00E54EB5" w14:paraId="7E37554D" w14:textId="77777777" w:rsidTr="0086572C">
        <w:trPr>
          <w:jc w:val="center"/>
        </w:trPr>
        <w:tc>
          <w:tcPr>
            <w:tcW w:w="846" w:type="dxa"/>
          </w:tcPr>
          <w:p w14:paraId="663ECC84" w14:textId="314C76C5" w:rsidR="00E54EB5" w:rsidRPr="00A72641" w:rsidRDefault="00E54EB5" w:rsidP="00F01A3D">
            <w:pPr>
              <w:ind w:firstLine="0"/>
              <w:jc w:val="center"/>
            </w:pPr>
            <w:r>
              <w:t>3</w:t>
            </w:r>
          </w:p>
        </w:tc>
        <w:tc>
          <w:tcPr>
            <w:tcW w:w="2126" w:type="dxa"/>
            <w:vAlign w:val="center"/>
          </w:tcPr>
          <w:p w14:paraId="663FEBF6" w14:textId="625EB47B" w:rsidR="00E54EB5" w:rsidRDefault="00E54EB5" w:rsidP="00F01A3D">
            <w:pPr>
              <w:ind w:firstLine="0"/>
              <w:jc w:val="left"/>
            </w:pPr>
            <w:r w:rsidRPr="00A72641">
              <w:t>WBC (cmm)</w:t>
            </w:r>
          </w:p>
        </w:tc>
        <w:tc>
          <w:tcPr>
            <w:tcW w:w="2552" w:type="dxa"/>
            <w:vAlign w:val="center"/>
          </w:tcPr>
          <w:p w14:paraId="3D4C214C" w14:textId="7633A03B" w:rsidR="00E54EB5" w:rsidRDefault="00E54EB5" w:rsidP="00F01A3D">
            <w:pPr>
              <w:ind w:firstLine="0"/>
              <w:jc w:val="left"/>
            </w:pPr>
            <w:r w:rsidRPr="00061782">
              <w:t>White Blood Cell</w:t>
            </w:r>
          </w:p>
        </w:tc>
      </w:tr>
      <w:tr w:rsidR="00E54EB5" w14:paraId="67D45A6E" w14:textId="77777777" w:rsidTr="0086572C">
        <w:trPr>
          <w:jc w:val="center"/>
        </w:trPr>
        <w:tc>
          <w:tcPr>
            <w:tcW w:w="846" w:type="dxa"/>
          </w:tcPr>
          <w:p w14:paraId="27D58F66" w14:textId="5D7536A9" w:rsidR="00E54EB5" w:rsidRPr="00061782" w:rsidRDefault="00E54EB5" w:rsidP="00F01A3D">
            <w:pPr>
              <w:ind w:firstLine="0"/>
              <w:jc w:val="center"/>
            </w:pPr>
            <w:r>
              <w:t>4</w:t>
            </w:r>
          </w:p>
        </w:tc>
        <w:tc>
          <w:tcPr>
            <w:tcW w:w="2126" w:type="dxa"/>
            <w:vAlign w:val="center"/>
          </w:tcPr>
          <w:p w14:paraId="2BD070A5" w14:textId="1238CB22" w:rsidR="00E54EB5" w:rsidRDefault="00E54EB5" w:rsidP="00F01A3D">
            <w:pPr>
              <w:ind w:firstLine="0"/>
              <w:jc w:val="left"/>
            </w:pPr>
            <w:r w:rsidRPr="00061782">
              <w:t>RBC (million/cmm)</w:t>
            </w:r>
          </w:p>
        </w:tc>
        <w:tc>
          <w:tcPr>
            <w:tcW w:w="2552" w:type="dxa"/>
            <w:vAlign w:val="center"/>
          </w:tcPr>
          <w:p w14:paraId="767E4593" w14:textId="43396771" w:rsidR="00E54EB5" w:rsidRDefault="00E54EB5" w:rsidP="00F01A3D">
            <w:pPr>
              <w:ind w:firstLine="0"/>
              <w:jc w:val="left"/>
            </w:pPr>
            <w:r w:rsidRPr="00061782">
              <w:t>Red Blood Cell</w:t>
            </w:r>
          </w:p>
        </w:tc>
      </w:tr>
      <w:tr w:rsidR="00E54EB5" w14:paraId="0355D93A" w14:textId="77777777" w:rsidTr="0086572C">
        <w:trPr>
          <w:jc w:val="center"/>
        </w:trPr>
        <w:tc>
          <w:tcPr>
            <w:tcW w:w="846" w:type="dxa"/>
          </w:tcPr>
          <w:p w14:paraId="42F04CA8" w14:textId="74BEDC17" w:rsidR="00E54EB5" w:rsidRPr="00061782" w:rsidRDefault="00E54EB5" w:rsidP="00F01A3D">
            <w:pPr>
              <w:ind w:firstLine="0"/>
              <w:jc w:val="center"/>
            </w:pPr>
            <w:r>
              <w:t>5</w:t>
            </w:r>
          </w:p>
        </w:tc>
        <w:tc>
          <w:tcPr>
            <w:tcW w:w="2126" w:type="dxa"/>
            <w:vAlign w:val="center"/>
          </w:tcPr>
          <w:p w14:paraId="589E131D" w14:textId="5BFAAC1D" w:rsidR="00E54EB5" w:rsidRDefault="00E54EB5" w:rsidP="00F01A3D">
            <w:pPr>
              <w:ind w:firstLine="0"/>
              <w:jc w:val="left"/>
            </w:pPr>
            <w:r w:rsidRPr="00061782">
              <w:t>H</w:t>
            </w:r>
            <w:r>
              <w:t>G</w:t>
            </w:r>
            <w:r w:rsidRPr="00061782">
              <w:t>B (g/dl)</w:t>
            </w:r>
          </w:p>
        </w:tc>
        <w:tc>
          <w:tcPr>
            <w:tcW w:w="2552" w:type="dxa"/>
            <w:vAlign w:val="center"/>
          </w:tcPr>
          <w:p w14:paraId="4350219E" w14:textId="048DE0F2" w:rsidR="00E54EB5" w:rsidRDefault="00E54EB5" w:rsidP="00F01A3D">
            <w:pPr>
              <w:ind w:firstLine="0"/>
              <w:jc w:val="left"/>
            </w:pPr>
            <w:r w:rsidRPr="00061782">
              <w:t>Hemoglobin</w:t>
            </w:r>
          </w:p>
        </w:tc>
      </w:tr>
      <w:tr w:rsidR="00E54EB5" w14:paraId="685A63D0" w14:textId="77777777" w:rsidTr="0086572C">
        <w:trPr>
          <w:jc w:val="center"/>
        </w:trPr>
        <w:tc>
          <w:tcPr>
            <w:tcW w:w="846" w:type="dxa"/>
          </w:tcPr>
          <w:p w14:paraId="49594349" w14:textId="590E515F" w:rsidR="00E54EB5" w:rsidRDefault="00E54EB5" w:rsidP="00F01A3D">
            <w:pPr>
              <w:ind w:firstLine="0"/>
              <w:jc w:val="center"/>
            </w:pPr>
            <w:r>
              <w:t>6</w:t>
            </w:r>
          </w:p>
        </w:tc>
        <w:tc>
          <w:tcPr>
            <w:tcW w:w="2126" w:type="dxa"/>
            <w:vAlign w:val="center"/>
          </w:tcPr>
          <w:p w14:paraId="0F7B30DC" w14:textId="2308B3FF" w:rsidR="00E54EB5" w:rsidRDefault="00E54EB5" w:rsidP="00F01A3D">
            <w:pPr>
              <w:ind w:firstLine="0"/>
              <w:jc w:val="left"/>
            </w:pPr>
            <w:r w:rsidRPr="00061782">
              <w:t>HCT (I/I)</w:t>
            </w:r>
          </w:p>
        </w:tc>
        <w:tc>
          <w:tcPr>
            <w:tcW w:w="2552" w:type="dxa"/>
            <w:vAlign w:val="center"/>
          </w:tcPr>
          <w:p w14:paraId="040E1089" w14:textId="27B76BF8" w:rsidR="00E54EB5" w:rsidRDefault="00E54EB5" w:rsidP="00F01A3D">
            <w:pPr>
              <w:ind w:firstLine="0"/>
              <w:jc w:val="left"/>
            </w:pPr>
            <w:r w:rsidRPr="00061782">
              <w:t>Hemoglobin</w:t>
            </w:r>
          </w:p>
        </w:tc>
      </w:tr>
      <w:tr w:rsidR="00E54EB5" w14:paraId="75ECBA9F" w14:textId="77777777" w:rsidTr="0086572C">
        <w:trPr>
          <w:jc w:val="center"/>
        </w:trPr>
        <w:tc>
          <w:tcPr>
            <w:tcW w:w="846" w:type="dxa"/>
          </w:tcPr>
          <w:p w14:paraId="319F5B3A" w14:textId="1372FAFF" w:rsidR="00E54EB5" w:rsidRDefault="00E54EB5" w:rsidP="00F01A3D">
            <w:pPr>
              <w:ind w:firstLine="0"/>
              <w:jc w:val="center"/>
            </w:pPr>
            <w:r>
              <w:t>7</w:t>
            </w:r>
          </w:p>
        </w:tc>
        <w:tc>
          <w:tcPr>
            <w:tcW w:w="2126" w:type="dxa"/>
            <w:vAlign w:val="center"/>
          </w:tcPr>
          <w:p w14:paraId="497B9BEF" w14:textId="188C6562" w:rsidR="00E54EB5" w:rsidRDefault="00E54EB5" w:rsidP="00F01A3D">
            <w:pPr>
              <w:ind w:firstLine="0"/>
              <w:jc w:val="left"/>
            </w:pPr>
            <w:r w:rsidRPr="00061782">
              <w:t>MCV (ft)</w:t>
            </w:r>
          </w:p>
        </w:tc>
        <w:tc>
          <w:tcPr>
            <w:tcW w:w="2552" w:type="dxa"/>
            <w:vAlign w:val="center"/>
          </w:tcPr>
          <w:p w14:paraId="2619EDD4" w14:textId="2013D932" w:rsidR="00E54EB5" w:rsidRDefault="00E54EB5" w:rsidP="00F01A3D">
            <w:pPr>
              <w:ind w:firstLine="0"/>
              <w:jc w:val="left"/>
            </w:pPr>
            <w:r w:rsidRPr="00061782">
              <w:t>Mean Cellular Volume</w:t>
            </w:r>
          </w:p>
        </w:tc>
      </w:tr>
      <w:tr w:rsidR="00E54EB5" w14:paraId="68BC90B6" w14:textId="77777777" w:rsidTr="0086572C">
        <w:trPr>
          <w:jc w:val="center"/>
        </w:trPr>
        <w:tc>
          <w:tcPr>
            <w:tcW w:w="846" w:type="dxa"/>
          </w:tcPr>
          <w:p w14:paraId="400904E8" w14:textId="3D13D31E" w:rsidR="00E54EB5" w:rsidRDefault="00E54EB5" w:rsidP="00F01A3D">
            <w:pPr>
              <w:ind w:firstLine="0"/>
              <w:jc w:val="center"/>
            </w:pPr>
            <w:r>
              <w:t>8</w:t>
            </w:r>
          </w:p>
        </w:tc>
        <w:tc>
          <w:tcPr>
            <w:tcW w:w="2126" w:type="dxa"/>
            <w:vAlign w:val="center"/>
          </w:tcPr>
          <w:p w14:paraId="350E1305" w14:textId="45482160" w:rsidR="00E54EB5" w:rsidRDefault="00E54EB5" w:rsidP="00F01A3D">
            <w:pPr>
              <w:ind w:firstLine="0"/>
              <w:jc w:val="left"/>
            </w:pPr>
            <w:r w:rsidRPr="0094456A">
              <w:t>MCH (pg)</w:t>
            </w:r>
          </w:p>
        </w:tc>
        <w:tc>
          <w:tcPr>
            <w:tcW w:w="2552" w:type="dxa"/>
            <w:vAlign w:val="center"/>
          </w:tcPr>
          <w:p w14:paraId="77FC7F61" w14:textId="4FDD5228" w:rsidR="00E54EB5" w:rsidRDefault="00E54EB5" w:rsidP="00F01A3D">
            <w:pPr>
              <w:ind w:firstLine="0"/>
              <w:jc w:val="left"/>
            </w:pPr>
            <w:r w:rsidRPr="0094456A">
              <w:t>Mean Cellular Hemoglobin</w:t>
            </w:r>
          </w:p>
        </w:tc>
      </w:tr>
      <w:tr w:rsidR="00E54EB5" w14:paraId="2A7089B7" w14:textId="77777777" w:rsidTr="0086572C">
        <w:trPr>
          <w:jc w:val="center"/>
        </w:trPr>
        <w:tc>
          <w:tcPr>
            <w:tcW w:w="846" w:type="dxa"/>
          </w:tcPr>
          <w:p w14:paraId="25B65A67" w14:textId="3C96EE81" w:rsidR="00E54EB5" w:rsidRDefault="00E54EB5" w:rsidP="00F01A3D">
            <w:pPr>
              <w:ind w:firstLine="0"/>
              <w:jc w:val="center"/>
            </w:pPr>
            <w:r>
              <w:t>9</w:t>
            </w:r>
          </w:p>
        </w:tc>
        <w:tc>
          <w:tcPr>
            <w:tcW w:w="2126" w:type="dxa"/>
            <w:vAlign w:val="center"/>
          </w:tcPr>
          <w:p w14:paraId="5FB6EBAC" w14:textId="41F5A437" w:rsidR="00E54EB5" w:rsidRDefault="00E54EB5" w:rsidP="00F01A3D">
            <w:pPr>
              <w:ind w:firstLine="0"/>
              <w:jc w:val="left"/>
            </w:pPr>
            <w:r w:rsidRPr="006E7F0F">
              <w:t>MCHC (g/dl)</w:t>
            </w:r>
          </w:p>
        </w:tc>
        <w:tc>
          <w:tcPr>
            <w:tcW w:w="2552" w:type="dxa"/>
            <w:vAlign w:val="center"/>
          </w:tcPr>
          <w:p w14:paraId="077BFF8D" w14:textId="636E412C" w:rsidR="00E54EB5" w:rsidRDefault="00E54EB5" w:rsidP="00F01A3D">
            <w:pPr>
              <w:ind w:firstLine="0"/>
              <w:jc w:val="left"/>
            </w:pPr>
            <w:r w:rsidRPr="006E7F0F">
              <w:t>Hemoglobin Concentration</w:t>
            </w:r>
          </w:p>
        </w:tc>
      </w:tr>
      <w:tr w:rsidR="00E54EB5" w14:paraId="38B3674D" w14:textId="77777777" w:rsidTr="0086572C">
        <w:trPr>
          <w:jc w:val="center"/>
        </w:trPr>
        <w:tc>
          <w:tcPr>
            <w:tcW w:w="846" w:type="dxa"/>
          </w:tcPr>
          <w:p w14:paraId="1095C2FD" w14:textId="4EF1BE6A" w:rsidR="00E54EB5" w:rsidRDefault="00E54EB5" w:rsidP="00F01A3D">
            <w:pPr>
              <w:ind w:firstLine="0"/>
              <w:jc w:val="center"/>
            </w:pPr>
            <w:r>
              <w:t>10</w:t>
            </w:r>
          </w:p>
        </w:tc>
        <w:tc>
          <w:tcPr>
            <w:tcW w:w="2126" w:type="dxa"/>
            <w:vAlign w:val="center"/>
          </w:tcPr>
          <w:p w14:paraId="5C661104" w14:textId="496216A4" w:rsidR="00E54EB5" w:rsidRDefault="00E54EB5" w:rsidP="00F01A3D">
            <w:pPr>
              <w:ind w:firstLine="0"/>
              <w:jc w:val="left"/>
            </w:pPr>
            <w:r w:rsidRPr="006E7F0F">
              <w:t>PLT (/Cmm)</w:t>
            </w:r>
          </w:p>
        </w:tc>
        <w:tc>
          <w:tcPr>
            <w:tcW w:w="2552" w:type="dxa"/>
            <w:vAlign w:val="center"/>
          </w:tcPr>
          <w:p w14:paraId="52A7ADA1" w14:textId="3204C96B" w:rsidR="00E54EB5" w:rsidRDefault="00E54EB5" w:rsidP="00F01A3D">
            <w:pPr>
              <w:ind w:firstLine="0"/>
              <w:jc w:val="left"/>
            </w:pPr>
            <w:r w:rsidRPr="006E7F0F">
              <w:t>Platelet Count</w:t>
            </w:r>
          </w:p>
        </w:tc>
      </w:tr>
      <w:tr w:rsidR="00E54EB5" w14:paraId="50CAE9AA" w14:textId="77777777" w:rsidTr="0086572C">
        <w:trPr>
          <w:jc w:val="center"/>
        </w:trPr>
        <w:tc>
          <w:tcPr>
            <w:tcW w:w="846" w:type="dxa"/>
          </w:tcPr>
          <w:p w14:paraId="358DB4DF" w14:textId="721EA420" w:rsidR="00E54EB5" w:rsidRDefault="00E54EB5" w:rsidP="00F01A3D">
            <w:pPr>
              <w:ind w:firstLine="0"/>
              <w:jc w:val="center"/>
            </w:pPr>
            <w:r>
              <w:t>11</w:t>
            </w:r>
          </w:p>
        </w:tc>
        <w:tc>
          <w:tcPr>
            <w:tcW w:w="2126" w:type="dxa"/>
            <w:vAlign w:val="center"/>
          </w:tcPr>
          <w:p w14:paraId="1860A39C" w14:textId="70E73BF6" w:rsidR="00E54EB5" w:rsidRDefault="00E54EB5" w:rsidP="00F01A3D">
            <w:pPr>
              <w:ind w:firstLine="0"/>
              <w:jc w:val="left"/>
            </w:pPr>
            <w:r>
              <w:t>LYM 1</w:t>
            </w:r>
          </w:p>
        </w:tc>
        <w:tc>
          <w:tcPr>
            <w:tcW w:w="2552" w:type="dxa"/>
            <w:vAlign w:val="center"/>
          </w:tcPr>
          <w:p w14:paraId="4E714DEB" w14:textId="34AD1F0D" w:rsidR="00E54EB5" w:rsidRDefault="00E54EB5" w:rsidP="00F01A3D">
            <w:pPr>
              <w:ind w:firstLine="0"/>
              <w:jc w:val="left"/>
            </w:pPr>
            <w:r w:rsidRPr="006029DD">
              <w:t>Lymphocyte Percentage</w:t>
            </w:r>
          </w:p>
        </w:tc>
      </w:tr>
      <w:tr w:rsidR="00E54EB5" w14:paraId="6F8CCCC2" w14:textId="77777777" w:rsidTr="0086572C">
        <w:trPr>
          <w:jc w:val="center"/>
        </w:trPr>
        <w:tc>
          <w:tcPr>
            <w:tcW w:w="846" w:type="dxa"/>
          </w:tcPr>
          <w:p w14:paraId="1416B69F" w14:textId="5DBD073B" w:rsidR="00E54EB5" w:rsidRDefault="00E54EB5" w:rsidP="00F01A3D">
            <w:pPr>
              <w:ind w:firstLine="0"/>
              <w:jc w:val="center"/>
            </w:pPr>
            <w:r>
              <w:t>12</w:t>
            </w:r>
          </w:p>
        </w:tc>
        <w:tc>
          <w:tcPr>
            <w:tcW w:w="2126" w:type="dxa"/>
            <w:vAlign w:val="center"/>
          </w:tcPr>
          <w:p w14:paraId="46689EF2" w14:textId="3EA00036" w:rsidR="00E54EB5" w:rsidRDefault="00E54EB5" w:rsidP="00F01A3D">
            <w:pPr>
              <w:ind w:firstLine="0"/>
              <w:jc w:val="left"/>
            </w:pPr>
            <w:r>
              <w:t>LYM 2</w:t>
            </w:r>
          </w:p>
        </w:tc>
        <w:tc>
          <w:tcPr>
            <w:tcW w:w="2552" w:type="dxa"/>
            <w:vAlign w:val="center"/>
          </w:tcPr>
          <w:p w14:paraId="36A671B2" w14:textId="186E575E" w:rsidR="00E54EB5" w:rsidRDefault="00E54EB5" w:rsidP="00F01A3D">
            <w:pPr>
              <w:ind w:firstLine="0"/>
              <w:jc w:val="left"/>
            </w:pPr>
            <w:r w:rsidRPr="006029DD">
              <w:t>Lymphocyte Percentage</w:t>
            </w:r>
          </w:p>
        </w:tc>
      </w:tr>
      <w:tr w:rsidR="00E54EB5" w14:paraId="4A8F8685" w14:textId="77777777" w:rsidTr="0086572C">
        <w:trPr>
          <w:jc w:val="center"/>
        </w:trPr>
        <w:tc>
          <w:tcPr>
            <w:tcW w:w="846" w:type="dxa"/>
          </w:tcPr>
          <w:p w14:paraId="5B51D0B6" w14:textId="0ADCBAB8" w:rsidR="00E54EB5" w:rsidRDefault="00E54EB5" w:rsidP="00F01A3D">
            <w:pPr>
              <w:ind w:firstLine="0"/>
              <w:jc w:val="center"/>
            </w:pPr>
            <w:r>
              <w:t>13</w:t>
            </w:r>
          </w:p>
        </w:tc>
        <w:tc>
          <w:tcPr>
            <w:tcW w:w="2126" w:type="dxa"/>
            <w:vAlign w:val="center"/>
          </w:tcPr>
          <w:p w14:paraId="6CC0CEAD" w14:textId="7806B0AF" w:rsidR="00E54EB5" w:rsidRDefault="00E54EB5" w:rsidP="00F01A3D">
            <w:pPr>
              <w:ind w:firstLine="0"/>
              <w:jc w:val="left"/>
            </w:pPr>
            <w:r w:rsidRPr="00B1102C">
              <w:t>MPV</w:t>
            </w:r>
          </w:p>
        </w:tc>
        <w:tc>
          <w:tcPr>
            <w:tcW w:w="2552" w:type="dxa"/>
            <w:vAlign w:val="center"/>
          </w:tcPr>
          <w:p w14:paraId="3BC5A6A7" w14:textId="4957922D" w:rsidR="00E54EB5" w:rsidRDefault="00E54EB5" w:rsidP="00F01A3D">
            <w:pPr>
              <w:ind w:firstLine="0"/>
              <w:jc w:val="left"/>
            </w:pPr>
            <w:r w:rsidRPr="00243D26">
              <w:t>Mean Platelet Volume</w:t>
            </w:r>
          </w:p>
        </w:tc>
      </w:tr>
      <w:tr w:rsidR="00E54EB5" w14:paraId="455D07FC" w14:textId="77777777" w:rsidTr="0086572C">
        <w:trPr>
          <w:jc w:val="center"/>
        </w:trPr>
        <w:tc>
          <w:tcPr>
            <w:tcW w:w="846" w:type="dxa"/>
          </w:tcPr>
          <w:p w14:paraId="43A52E9E" w14:textId="33D30994" w:rsidR="00E54EB5" w:rsidRDefault="00E54EB5" w:rsidP="00F01A3D">
            <w:pPr>
              <w:ind w:firstLine="0"/>
              <w:jc w:val="center"/>
            </w:pPr>
            <w:r>
              <w:t>14</w:t>
            </w:r>
          </w:p>
        </w:tc>
        <w:tc>
          <w:tcPr>
            <w:tcW w:w="2126" w:type="dxa"/>
            <w:vAlign w:val="center"/>
          </w:tcPr>
          <w:p w14:paraId="32FA3239" w14:textId="6A4D52A0" w:rsidR="00E54EB5" w:rsidRDefault="00E54EB5" w:rsidP="00F01A3D">
            <w:pPr>
              <w:ind w:firstLine="0"/>
              <w:jc w:val="left"/>
            </w:pPr>
            <w:r w:rsidRPr="00824874">
              <w:t>RDW</w:t>
            </w:r>
          </w:p>
        </w:tc>
        <w:tc>
          <w:tcPr>
            <w:tcW w:w="2552" w:type="dxa"/>
            <w:vAlign w:val="center"/>
          </w:tcPr>
          <w:p w14:paraId="436591D8" w14:textId="3B15394F" w:rsidR="00E54EB5" w:rsidRDefault="00E54EB5" w:rsidP="00F01A3D">
            <w:pPr>
              <w:ind w:firstLine="0"/>
              <w:jc w:val="left"/>
            </w:pPr>
            <w:r w:rsidRPr="00530574">
              <w:t>Red Cell Distribution Width</w:t>
            </w:r>
          </w:p>
        </w:tc>
      </w:tr>
    </w:tbl>
    <w:p w14:paraId="1D5A2648" w14:textId="2916D7D4" w:rsidR="00060AA2" w:rsidRDefault="00060AA2" w:rsidP="00DA7A55">
      <w:pPr>
        <w:spacing w:before="240" w:after="240"/>
        <w:ind w:firstLine="0"/>
      </w:pPr>
      <w:r w:rsidRPr="00060AA2">
        <w:t>We chose six common illness types for categorization</w:t>
      </w:r>
      <w:r w:rsidR="00DC3A93">
        <w:t xml:space="preserve"> in </w:t>
      </w:r>
      <w:r w:rsidR="00DC3A93" w:rsidRPr="00DC3A93">
        <w:t>specific disease groups based on the ICD-10 codes</w:t>
      </w:r>
      <w:r w:rsidRPr="00060AA2">
        <w:t>.</w:t>
      </w:r>
      <w:r w:rsidR="001B239A">
        <w:t xml:space="preserve"> They include </w:t>
      </w:r>
      <w:r w:rsidR="00DA7A55">
        <w:t>L02, D69.3, D17, J02, D50 and A94</w:t>
      </w:r>
      <w:r w:rsidR="000059AC">
        <w:t>.</w:t>
      </w:r>
      <w:r w:rsidR="00F339DE">
        <w:t xml:space="preserve"> The information of these disease code could search in </w:t>
      </w:r>
      <w:r w:rsidR="007414B9">
        <w:t>website (</w:t>
      </w:r>
      <w:r w:rsidR="007414B9" w:rsidRPr="007414B9">
        <w:t>https://icd.who.int/browse10/2010/en</w:t>
      </w:r>
      <w:r w:rsidR="007414B9">
        <w:t>).</w:t>
      </w:r>
    </w:p>
    <w:p w14:paraId="456C2385" w14:textId="02BCBAE2" w:rsidR="005F4372" w:rsidRDefault="00C84C1B" w:rsidP="00FC1640">
      <w:pPr>
        <w:spacing w:before="240" w:after="240"/>
        <w:ind w:firstLine="0"/>
      </w:pPr>
      <w:r w:rsidRPr="00C84C1B">
        <w:t>In order to handle missing values, we refill missing values in the dataset using the SMOTE algorithm. Missing values can occur due to various reasons, such as data entry errors or equipment malfunctions. It is important to handle missing values appropriately to avoid biased or inaccurate results. The SMOTE technique is used to fill in the missing values based on the available data. This step ensures that all samples have complete information for the selected attributes.</w:t>
      </w:r>
    </w:p>
    <w:p w14:paraId="4A8DAC88" w14:textId="06F61513" w:rsidR="00451E5A" w:rsidRPr="00253BE0" w:rsidRDefault="005F4372" w:rsidP="004B1EC9">
      <w:pPr>
        <w:spacing w:before="360" w:after="240"/>
        <w:ind w:firstLine="0"/>
        <w:rPr>
          <w:b/>
          <w:bCs/>
          <w:sz w:val="24"/>
          <w:szCs w:val="24"/>
        </w:rPr>
      </w:pPr>
      <w:r w:rsidRPr="004D1602">
        <w:rPr>
          <w:b/>
          <w:bCs/>
          <w:sz w:val="24"/>
          <w:szCs w:val="24"/>
        </w:rPr>
        <w:t>2.2 Methods</w:t>
      </w:r>
    </w:p>
    <w:p w14:paraId="48603AFF" w14:textId="1BAAEA95" w:rsidR="00DB46BF" w:rsidRDefault="00DB46BF" w:rsidP="00C84C1B">
      <w:pPr>
        <w:ind w:firstLine="0"/>
      </w:pPr>
      <w:r>
        <w:lastRenderedPageBreak/>
        <w:t>In this session, we describe the primary methods that we used to develop our efficient algorithm for disease classification based on hemogram blood test samples, including the SMOTE algorithm and Random Forest. In other methods, we use them to compare our approach.</w:t>
      </w:r>
    </w:p>
    <w:p w14:paraId="3EC7B6FD" w14:textId="2323D3D8" w:rsidR="00A2237A" w:rsidRPr="004D1602" w:rsidRDefault="004A4F81" w:rsidP="004B1EC9">
      <w:pPr>
        <w:spacing w:before="360" w:after="240"/>
        <w:ind w:firstLine="0"/>
        <w:rPr>
          <w:b/>
          <w:bCs/>
          <w:sz w:val="24"/>
          <w:szCs w:val="24"/>
        </w:rPr>
      </w:pPr>
      <w:r w:rsidRPr="004D1602">
        <w:rPr>
          <w:b/>
          <w:bCs/>
          <w:sz w:val="24"/>
          <w:szCs w:val="24"/>
        </w:rPr>
        <w:t>SMOTE Algorithm</w:t>
      </w:r>
    </w:p>
    <w:p w14:paraId="646A5559" w14:textId="3A9D40DE" w:rsidR="00247CE0" w:rsidRDefault="00247CE0" w:rsidP="00247CE0">
      <w:pPr>
        <w:ind w:firstLine="0"/>
      </w:pPr>
      <w:r>
        <w:t>For the collected datasets, it is clear that our study faces the challenge of working with imbalanced datasets</w:t>
      </w:r>
      <w:r w:rsidR="00E37DC7">
        <w:t xml:space="preserve"> (Figure </w:t>
      </w:r>
      <w:r w:rsidR="008D095E">
        <w:t>2</w:t>
      </w:r>
      <w:r w:rsidR="00E37DC7">
        <w:t>)</w:t>
      </w:r>
      <w:r>
        <w:t>. This issue is popular for medical data. Most machine learning techniques have poor performance on the minority class. One way to solve this problem is to oversample the examples in the minority class. This can be achieved by simply duplicating examples from the minority class in the training dataset prior to fitting a model. This can balance the class distribution but does not provide any additional information for the model.</w:t>
      </w:r>
    </w:p>
    <w:p w14:paraId="741F00B0" w14:textId="77777777" w:rsidR="00247CE0" w:rsidRDefault="00247CE0" w:rsidP="00C84C1B">
      <w:pPr>
        <w:ind w:firstLine="0"/>
        <w:rPr>
          <w:b/>
          <w:bCs/>
        </w:rPr>
      </w:pPr>
    </w:p>
    <w:p w14:paraId="41E3909E" w14:textId="087B526E" w:rsidR="00FD74E1" w:rsidRDefault="0077651F" w:rsidP="00834DF8">
      <w:pPr>
        <w:ind w:firstLine="0"/>
        <w:jc w:val="center"/>
        <w:rPr>
          <w:b/>
          <w:bCs/>
        </w:rPr>
      </w:pPr>
      <w:r>
        <w:rPr>
          <w:b/>
          <w:bCs/>
          <w:noProof/>
        </w:rPr>
        <w:drawing>
          <wp:inline distT="0" distB="0" distL="0" distR="0" wp14:anchorId="7E15FCBB" wp14:editId="0FBA0D46">
            <wp:extent cx="2615075" cy="2488019"/>
            <wp:effectExtent l="0" t="0" r="0" b="7620"/>
            <wp:docPr id="192232010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320100" name="Picture 1922320100"/>
                    <pic:cNvPicPr/>
                  </pic:nvPicPr>
                  <pic:blipFill rotWithShape="1">
                    <a:blip r:embed="rId8" cstate="print">
                      <a:extLst>
                        <a:ext uri="{28A0092B-C50C-407E-A947-70E740481C1C}">
                          <a14:useLocalDpi xmlns:a14="http://schemas.microsoft.com/office/drawing/2010/main" val="0"/>
                        </a:ext>
                      </a:extLst>
                    </a:blip>
                    <a:srcRect l="12587" t="7747" r="18191" b="4433"/>
                    <a:stretch/>
                  </pic:blipFill>
                  <pic:spPr bwMode="auto">
                    <a:xfrm>
                      <a:off x="0" y="0"/>
                      <a:ext cx="2627271" cy="2499622"/>
                    </a:xfrm>
                    <a:prstGeom prst="rect">
                      <a:avLst/>
                    </a:prstGeom>
                    <a:ln>
                      <a:noFill/>
                    </a:ln>
                    <a:extLst>
                      <a:ext uri="{53640926-AAD7-44D8-BBD7-CCE9431645EC}">
                        <a14:shadowObscured xmlns:a14="http://schemas.microsoft.com/office/drawing/2010/main"/>
                      </a:ext>
                    </a:extLst>
                  </pic:spPr>
                </pic:pic>
              </a:graphicData>
            </a:graphic>
          </wp:inline>
        </w:drawing>
      </w:r>
    </w:p>
    <w:p w14:paraId="48D676F9" w14:textId="687C15F5" w:rsidR="00A401A3" w:rsidRPr="00253BE0" w:rsidRDefault="00FD74E1" w:rsidP="00253BE0">
      <w:pPr>
        <w:ind w:firstLine="0"/>
        <w:jc w:val="center"/>
        <w:rPr>
          <w:b/>
          <w:bCs/>
        </w:rPr>
      </w:pPr>
      <w:r>
        <w:rPr>
          <w:b/>
          <w:bCs/>
        </w:rPr>
        <w:t xml:space="preserve">Figure </w:t>
      </w:r>
      <w:r w:rsidR="00253BE0">
        <w:rPr>
          <w:b/>
          <w:bCs/>
        </w:rPr>
        <w:t>2</w:t>
      </w:r>
      <w:r>
        <w:rPr>
          <w:b/>
          <w:bCs/>
        </w:rPr>
        <w:t xml:space="preserve">: </w:t>
      </w:r>
      <w:r w:rsidR="00F774AF" w:rsidRPr="00F774AF">
        <w:rPr>
          <w:b/>
          <w:bCs/>
        </w:rPr>
        <w:t>Data Distribution by Disease Label: Class Imbalance in the Dataset</w:t>
      </w:r>
    </w:p>
    <w:p w14:paraId="45A96CA2" w14:textId="2CEE873A" w:rsidR="00F03618" w:rsidRPr="00F03618" w:rsidRDefault="00247CE0" w:rsidP="00F13919">
      <w:pPr>
        <w:spacing w:before="240"/>
        <w:ind w:firstLine="0"/>
      </w:pPr>
      <w:r w:rsidRPr="00E13DBF">
        <w:t>SMOTE algorithms are a type of oversampling technique that are used to balance the classes in a dataset. We propose SMOTE to conjunct with classification methods to improve the accuracy of models as well as fill miss values.</w:t>
      </w:r>
      <w:r w:rsidR="00952C5E">
        <w:t xml:space="preserve"> </w:t>
      </w:r>
      <w:r w:rsidR="00F03618" w:rsidRPr="00F03618">
        <w:t>There are four steps in the SMOTE algorithm</w:t>
      </w:r>
      <w:r w:rsidR="00875A2A">
        <w:t xml:space="preserve"> </w:t>
      </w:r>
      <w:r w:rsidR="00875A2A">
        <w:fldChar w:fldCharType="begin"/>
      </w:r>
      <w:r w:rsidR="004B5BED">
        <w:instrText xml:space="preserve"> ADDIN ZOTERO_ITEM CSL_CITATION {"citationID":"wUuv0Egg","properties":{"formattedCitation":"[11]","plainCitation":"[11]","noteIndex":0},"citationItems":[{"id":945,"uris":["http://zotero.org/users/3335871/items/AIGQDQB2"],"itemData":{"id":945,"type":"article-journal","container-title":"Journal of artificial intelligence research","page":"321–357","title":"SMOTE: synthetic minority over-sampling technique","volume":"16","author":[{"family":"Chawla","given":"Nitesh V"},{"family":"Bowyer","given":"Kevin W"},{"family":"Hall","given":"Lawrence O"},{"family":"Kegelmeyer","given":"W Philip"}],"issued":{"date-parts":[["2002"]]}}}],"schema":"https://github.com/citation-style-language/schema/raw/master/csl-citation.json"} </w:instrText>
      </w:r>
      <w:r w:rsidR="00875A2A">
        <w:fldChar w:fldCharType="separate"/>
      </w:r>
      <w:r w:rsidR="004B5BED" w:rsidRPr="004B5BED">
        <w:t>[11]</w:t>
      </w:r>
      <w:r w:rsidR="00875A2A">
        <w:fldChar w:fldCharType="end"/>
      </w:r>
      <w:r w:rsidR="00F03618" w:rsidRPr="00F03618">
        <w:t>:</w:t>
      </w:r>
    </w:p>
    <w:p w14:paraId="56E90FAB" w14:textId="11DC73DB" w:rsidR="00F03618" w:rsidRPr="00F03618" w:rsidRDefault="00F03618" w:rsidP="00F13919">
      <w:pPr>
        <w:spacing w:before="240"/>
        <w:ind w:firstLine="0"/>
      </w:pPr>
      <w:r w:rsidRPr="00F03618">
        <w:t>Step 1: Determine the class in the dataset that has fewer instances compared to the majority class. This class is considered the minority class.</w:t>
      </w:r>
    </w:p>
    <w:p w14:paraId="2CE682E5" w14:textId="51555613" w:rsidR="00F03618" w:rsidRPr="00F03618" w:rsidRDefault="00F03618" w:rsidP="00F13919">
      <w:pPr>
        <w:spacing w:before="240"/>
        <w:ind w:firstLine="0"/>
      </w:pPr>
      <w:r w:rsidRPr="00F03618">
        <w:t>Step 2: Select a minority class instance at random to use as the foundation for creating fake samples.</w:t>
      </w:r>
    </w:p>
    <w:p w14:paraId="640DC92D" w14:textId="51D3F59C" w:rsidR="00F03618" w:rsidRPr="00F03618" w:rsidRDefault="00F03618" w:rsidP="00F13919">
      <w:pPr>
        <w:spacing w:before="240"/>
        <w:ind w:firstLine="0"/>
      </w:pPr>
      <w:r w:rsidRPr="00F03618">
        <w:lastRenderedPageBreak/>
        <w:t>Step 3: Compute the k-nearest neighbors: Calculate the k-nearest neighbors of the selected minority class instance. The value of k is a user-defined parameter that determines the number of neighbors to consider.</w:t>
      </w:r>
    </w:p>
    <w:p w14:paraId="5C754700" w14:textId="793437A9" w:rsidR="0066190E" w:rsidRPr="00253BE0" w:rsidRDefault="00F03618" w:rsidP="00F13919">
      <w:pPr>
        <w:spacing w:before="240"/>
        <w:ind w:firstLine="0"/>
      </w:pPr>
      <w:r w:rsidRPr="00F03618">
        <w:t>Step 4: For each case of a minority class, the algorithm makes a synthetic sample by picking at random one or more of its k closest neighbors. These samples are made by interpolating the feature values between the chosen instance and its neighbors.</w:t>
      </w:r>
    </w:p>
    <w:p w14:paraId="6775E916" w14:textId="6A487819" w:rsidR="00462830" w:rsidRPr="00253BE0" w:rsidRDefault="0066190E" w:rsidP="00C67770">
      <w:pPr>
        <w:spacing w:before="360" w:after="240"/>
        <w:ind w:firstLine="0"/>
        <w:rPr>
          <w:b/>
          <w:bCs/>
          <w:sz w:val="24"/>
          <w:szCs w:val="24"/>
        </w:rPr>
      </w:pPr>
      <w:r w:rsidRPr="004D1602">
        <w:rPr>
          <w:b/>
          <w:bCs/>
          <w:sz w:val="24"/>
          <w:szCs w:val="24"/>
        </w:rPr>
        <w:t>Random Forest Classification</w:t>
      </w:r>
    </w:p>
    <w:p w14:paraId="7D5B8096" w14:textId="66B4B491" w:rsidR="0066190E" w:rsidRPr="00F03618" w:rsidRDefault="00A02F75" w:rsidP="00305FDB">
      <w:pPr>
        <w:spacing w:before="240"/>
        <w:ind w:firstLine="0"/>
      </w:pPr>
      <w:r>
        <w:t>Random forest is an ensemble method that combines multiple decision trees to create a more accurate and robust classifier</w:t>
      </w:r>
      <w:r w:rsidR="00875A2A">
        <w:t xml:space="preserve"> </w:t>
      </w:r>
      <w:r w:rsidR="00875A2A">
        <w:fldChar w:fldCharType="begin"/>
      </w:r>
      <w:r w:rsidR="004B5BED">
        <w:instrText xml:space="preserve"> ADDIN ZOTERO_ITEM CSL_CITATION {"citationID":"MAJlTnRP","properties":{"formattedCitation":"[10]","plainCitation":"[10]","noteIndex":0},"citationItems":[{"id":946,"uris":["http://zotero.org/users/3335871/items/M7RPGRCN"],"itemData":{"id":946,"type":"article-journal","container-title":"Machine learning","note":"publisher: Springer","page":"5–32","title":"Random forests","volume":"45","author":[{"family":"Breiman","given":"Leo"}],"issued":{"date-parts":[["2001"]]}}}],"schema":"https://github.com/citation-style-language/schema/raw/master/csl-citation.json"} </w:instrText>
      </w:r>
      <w:r w:rsidR="00875A2A">
        <w:fldChar w:fldCharType="separate"/>
      </w:r>
      <w:r w:rsidR="004B5BED" w:rsidRPr="004B5BED">
        <w:t>[10]</w:t>
      </w:r>
      <w:r w:rsidR="00875A2A">
        <w:fldChar w:fldCharType="end"/>
      </w:r>
      <w:r>
        <w:t>. Each decision tree is trained on a random subset of the data and a random subset of the features. The final prediction is obtained by averaging the predictions of all the trees. Random forest can handle high-dimensional and noisy data and can also provide estimates of feature importance and error rates</w:t>
      </w:r>
      <w:r w:rsidR="004D6819">
        <w:t xml:space="preserve"> </w:t>
      </w:r>
      <w:r w:rsidR="004D6819">
        <w:fldChar w:fldCharType="begin"/>
      </w:r>
      <w:r w:rsidR="00A6771B">
        <w:instrText xml:space="preserve"> ADDIN ZOTERO_ITEM CSL_CITATION {"citationID":"EaEXd3zg","properties":{"formattedCitation":"[19]","plainCitation":"[19]","noteIndex":0},"citationItems":[{"id":425,"uris":["http://zotero.org/users/3335871/items/AHI3UHCU"],"itemData":{"id":425,"type":"article-journal","container-title":"Advances in Data Analysis and Classification","page":"1–20","title":"An efficient random forests algorithm for high dimensional data classification","author":[{"family":"Wang","given":"Qiang"},{"family":"Nguyen","given":"Thanh-Tung"},{"family":"Huang","given":"Joshua Z"},{"family":"Nguyen","given":"Thuy Thi"}],"issued":{"date-parts":[["2018"]]}}}],"schema":"https://github.com/citation-style-language/schema/raw/master/csl-citation.json"} </w:instrText>
      </w:r>
      <w:r w:rsidR="004D6819">
        <w:fldChar w:fldCharType="separate"/>
      </w:r>
      <w:r w:rsidR="00A6771B" w:rsidRPr="00A6771B">
        <w:t>[19]</w:t>
      </w:r>
      <w:r w:rsidR="004D6819">
        <w:fldChar w:fldCharType="end"/>
      </w:r>
      <w:r>
        <w:t>. </w:t>
      </w:r>
      <w:r w:rsidR="00280CE8" w:rsidRPr="00280CE8">
        <w:t>In addition, this algorithm is effective for handling imbalanced data because the random feature selection during tree construction helps in reducing bias towards the majority class</w:t>
      </w:r>
      <w:r w:rsidR="00D92298">
        <w:t xml:space="preserve"> </w:t>
      </w:r>
      <w:r w:rsidR="00D92298">
        <w:fldChar w:fldCharType="begin"/>
      </w:r>
      <w:r w:rsidR="00A6771B">
        <w:instrText xml:space="preserve"> ADDIN ZOTERO_ITEM CSL_CITATION {"citationID":"pjlagRvI","properties":{"formattedCitation":"[20]","plainCitation":"[20]","noteIndex":0},"citationItems":[{"id":599,"uris":["http://zotero.org/users/3335871/items/J92BRIMR"],"itemData":{"id":599,"type":"article-journal","container-title":"IEEE Access","note":"publisher: IEEE","page":"4641–4652","title":"Class weights random forest algorithm for processing class imbalanced medical data","volume":"6","author":[{"family":"Zhu","given":"Min"},{"family":"Xia","given":"Jing"},{"family":"Jin","given":"Xiaoqing"},{"family":"Yan","given":"Molei"},{"family":"Cai","given":"Guolong"},{"family":"Yan","given":"Jing"},{"family":"Ning","given":"Gangmin"}],"issued":{"date-parts":[["2018"]]}}}],"schema":"https://github.com/citation-style-language/schema/raw/master/csl-citation.json"} </w:instrText>
      </w:r>
      <w:r w:rsidR="00D92298">
        <w:fldChar w:fldCharType="separate"/>
      </w:r>
      <w:r w:rsidR="00A6771B" w:rsidRPr="00A6771B">
        <w:t>[20]</w:t>
      </w:r>
      <w:r w:rsidR="00D92298">
        <w:fldChar w:fldCharType="end"/>
      </w:r>
      <w:r w:rsidR="00280CE8" w:rsidRPr="00280CE8">
        <w:t>.</w:t>
      </w:r>
      <w:r w:rsidR="00D92298">
        <w:t xml:space="preserve"> </w:t>
      </w:r>
      <w:r>
        <w:t>In this study, we propose a random forest to classify diseases based on hemogram blood test samples. One of the advantages of a random forest is that it can capture the nonlinear and complex relationships between the features and the target variable. Moreover, random forest is easy to implement and interpret.</w:t>
      </w:r>
    </w:p>
    <w:p w14:paraId="0F6E83B8" w14:textId="56A96D57" w:rsidR="00BE12EC" w:rsidRDefault="00DD69BC" w:rsidP="00BE12EC">
      <w:pPr>
        <w:pStyle w:val="heading1"/>
      </w:pPr>
      <w:r w:rsidRPr="00DD69BC">
        <w:t>Evaluation</w:t>
      </w:r>
      <w:r w:rsidR="00417C0C">
        <w:t xml:space="preserve"> and </w:t>
      </w:r>
      <w:r w:rsidR="00D647D2" w:rsidRPr="00D647D2">
        <w:t>Discussion</w:t>
      </w:r>
    </w:p>
    <w:p w14:paraId="1858455F" w14:textId="7FD975C9" w:rsidR="00782ACE" w:rsidRDefault="008C6638" w:rsidP="00253BE0">
      <w:pPr>
        <w:pStyle w:val="p1a"/>
      </w:pPr>
      <w:r>
        <w:t>We are interested in the classification performance of our proposal (using SMOTE and Random Forest) to classify diseases based on hemogram blood test samples. As a result, we present a comparison of the classification performance between our model and the top modern algorithms. In order to evaluate the effectiveness of classification tasks, we have implemented all algorithms in Python using the Scikit library</w:t>
      </w:r>
      <w:r w:rsidR="00E1079C">
        <w:t xml:space="preserve"> </w:t>
      </w:r>
      <w:r w:rsidR="00E1079C">
        <w:fldChar w:fldCharType="begin"/>
      </w:r>
      <w:r w:rsidR="00A6771B">
        <w:instrText xml:space="preserve"> ADDIN ZOTERO_ITEM CSL_CITATION {"citationID":"5oUo5Llk","properties":{"formattedCitation":"[21]","plainCitation":"[21]","noteIndex":0},"citationItems":[{"id":553,"uris":["http://zotero.org/users/3335871/items/LPNNSYC3"],"itemData":{"id":553,"type":"article-journal","container-title":"ACM transactions on intelligent systems and technology (TIST)","issue":"3","note":"publisher: Acm","page":"27","title":"LIBSVM: a library for support vector machines","volume":"2","author":[{"family":"Chang","given":"Chih-Chung"},{"family":"Lin","given":"Chih-Jen"}],"issued":{"date-parts":[["2011"]]}}}],"schema":"https://github.com/citation-style-language/schema/raw/master/csl-citation.json"} </w:instrText>
      </w:r>
      <w:r w:rsidR="00E1079C">
        <w:fldChar w:fldCharType="separate"/>
      </w:r>
      <w:r w:rsidR="00A6771B" w:rsidRPr="00A6771B">
        <w:t>[21]</w:t>
      </w:r>
      <w:r w:rsidR="00E1079C">
        <w:fldChar w:fldCharType="end"/>
      </w:r>
      <w:r w:rsidR="00E1079C">
        <w:t>.</w:t>
      </w:r>
    </w:p>
    <w:p w14:paraId="545B3DB8" w14:textId="11B31C19" w:rsidR="008C6638" w:rsidRPr="00253BE0" w:rsidRDefault="00782ACE" w:rsidP="00C67770">
      <w:pPr>
        <w:spacing w:before="360" w:after="240"/>
        <w:ind w:firstLine="0"/>
        <w:rPr>
          <w:b/>
          <w:bCs/>
          <w:sz w:val="24"/>
          <w:szCs w:val="24"/>
        </w:rPr>
      </w:pPr>
      <w:r w:rsidRPr="00782ACE">
        <w:rPr>
          <w:b/>
          <w:bCs/>
          <w:sz w:val="24"/>
          <w:szCs w:val="24"/>
        </w:rPr>
        <w:t>3.1 Experiments setup</w:t>
      </w:r>
    </w:p>
    <w:p w14:paraId="08DF4AB7" w14:textId="6EA381AF" w:rsidR="00956608" w:rsidRDefault="008C6638" w:rsidP="00253BE0">
      <w:pPr>
        <w:pStyle w:val="p1a"/>
      </w:pPr>
      <w:r>
        <w:t>We use a 10-fold cross-validation protocol that remains the most widely used to evaluate its performance. The total classification metrics measure is used to evaluate the classification models. We train and evaluate the random forest classifier using cross-validation and various performance metrics, such as accuracy, precision, recall, F1-score, and ROC curve. In addition, we also compare our results with those of other machine learning methods, such as support vector machines (SVMs), random forests (RFs), neural networks (ANNs), decision trees (DTs), bagging of decision trees (BA-DTs), gradient boosting of decision trees (GB-DTs), and k-nearest neighbors (kNN). We show that our algorithm achieves high accuracy and low error rates in classifying different diseases based on hemogram blood test samples.</w:t>
      </w:r>
      <w:r w:rsidR="00AA21B3">
        <w:t xml:space="preserve"> </w:t>
      </w:r>
      <w:r>
        <w:t xml:space="preserve">All experiments are run on a </w:t>
      </w:r>
      <w:r>
        <w:lastRenderedPageBreak/>
        <w:t>machine running Linux Mint, with an Intel (R) Xeon (R) CPU at 3.07 GHz, 8 cores, and 8 GB of RAM.</w:t>
      </w:r>
    </w:p>
    <w:p w14:paraId="078A9A08" w14:textId="284B5FB6" w:rsidR="0059584B" w:rsidRPr="00253BE0" w:rsidRDefault="00956608" w:rsidP="0083307C">
      <w:pPr>
        <w:spacing w:before="360" w:after="240"/>
        <w:ind w:firstLine="0"/>
        <w:rPr>
          <w:b/>
          <w:bCs/>
          <w:sz w:val="24"/>
          <w:szCs w:val="24"/>
        </w:rPr>
      </w:pPr>
      <w:r w:rsidRPr="00956608">
        <w:rPr>
          <w:b/>
          <w:bCs/>
          <w:sz w:val="24"/>
          <w:szCs w:val="24"/>
        </w:rPr>
        <w:t>3.2 Classification results</w:t>
      </w:r>
    </w:p>
    <w:p w14:paraId="3D59DB7D" w14:textId="70F2B6E4" w:rsidR="008470EE" w:rsidRDefault="008470EE" w:rsidP="00305FDB">
      <w:pPr>
        <w:spacing w:before="240"/>
        <w:ind w:firstLine="0"/>
      </w:pPr>
      <w:r>
        <w:t>In order to demonstrate the effectiveness of the SMOTE and Random Forest, we conducted two experiments in a concise way, as follows:</w:t>
      </w:r>
    </w:p>
    <w:p w14:paraId="24C0FE95" w14:textId="3FE03CAC" w:rsidR="00AE18A0" w:rsidRDefault="008470EE" w:rsidP="006561FA">
      <w:pPr>
        <w:spacing w:before="120"/>
        <w:ind w:firstLine="0"/>
      </w:pPr>
      <w:r>
        <w:t>In the first experiment, sevven classification approaches were used for direct classification without incorporating the SMOTE algorithm. The original hemogram dataset is imbalanced and is used for training and evaluating the classification models. The purpose of this experiment was to establish a baseline performance for comparison. Table 3 and Figure 3 show the classification results of this experiment.</w:t>
      </w:r>
    </w:p>
    <w:p w14:paraId="54042B63" w14:textId="2D177DD7" w:rsidR="00AE18A0" w:rsidRDefault="00AE18A0" w:rsidP="006561FA">
      <w:pPr>
        <w:spacing w:before="120"/>
        <w:ind w:firstLine="0"/>
      </w:pPr>
      <w:r>
        <w:t>Table 3 shows the performance of seven classifying models on a dataset of hemogram blood test samples. The best performing model was the RF model, which achieved a CA of 85.73%, a precision of 93.1%, a recall of 85.73%, an F1 score of 89.5%, and an AUC of 65.66%.  The RF model performed better than the other models because it is able to learn complex relationships between the features and the diasease classes</w:t>
      </w:r>
      <w:r w:rsidR="003C3628">
        <w:t xml:space="preserve"> </w:t>
      </w:r>
      <w:r w:rsidR="003C3628">
        <w:fldChar w:fldCharType="begin"/>
      </w:r>
      <w:r w:rsidR="00A6771B">
        <w:instrText xml:space="preserve"> ADDIN ZOTERO_ITEM CSL_CITATION {"citationID":"tUx9rjUN","properties":{"formattedCitation":"[22]","plainCitation":"[22]","noteIndex":0},"citationItems":[{"id":950,"uris":["http://zotero.org/users/3335871/items/7MLR99TC"],"itemData":{"id":950,"type":"article-journal","container-title":"Ensemble machine learning: Methods and applications","note":"publisher: Springer","page":"307–323","title":"Random forest for bioinformatics","author":[{"family":"Qi","given":"Yanjun"}],"issued":{"date-parts":[["2012"]]}}}],"schema":"https://github.com/citation-style-language/schema/raw/master/csl-citation.json"} </w:instrText>
      </w:r>
      <w:r w:rsidR="003C3628">
        <w:fldChar w:fldCharType="separate"/>
      </w:r>
      <w:r w:rsidR="00A6771B" w:rsidRPr="00A6771B">
        <w:t>[22]</w:t>
      </w:r>
      <w:r w:rsidR="003C3628">
        <w:fldChar w:fldCharType="end"/>
      </w:r>
      <w:r>
        <w:t xml:space="preserve">. The other models performed well, but they did not perform as well as the RF model. </w:t>
      </w:r>
    </w:p>
    <w:p w14:paraId="0784107A" w14:textId="56952929" w:rsidR="00AE18A0" w:rsidRDefault="00AE18A0" w:rsidP="00A85F0C">
      <w:pPr>
        <w:spacing w:before="120" w:after="120"/>
        <w:ind w:firstLine="0"/>
      </w:pPr>
      <w:r>
        <w:t>In addition, we also use AUC metric to evaluate classifying methods. The AUC metric is preferred for evaluating imbalanced data because it addresses the challenges posed by class imbalance and provides a comprehensive assessment of the model's discriminative ability, regardless of the class distribution</w:t>
      </w:r>
      <w:r w:rsidR="005F3B1A">
        <w:t xml:space="preserve"> </w:t>
      </w:r>
      <w:r w:rsidR="005F3B1A">
        <w:fldChar w:fldCharType="begin"/>
      </w:r>
      <w:r w:rsidR="00A6771B">
        <w:instrText xml:space="preserve"> ADDIN ZOTERO_ITEM CSL_CITATION {"citationID":"5oO92htX","properties":{"formattedCitation":"[18]","plainCitation":"[18]","noteIndex":0},"citationItems":[{"id":72,"uris":["http://zotero.org/users/3335871/items/2QZAFH3V"],"itemData":{"id":72,"type":"article-journal","container-title":"International Journal of Advanced Computer Science and Applications","issue":"6","page":"599–606","title":"Classification model evaluation metrics","volume":"12","author":[{"family":"Vujović","given":"Z"}],"issued":{"date-parts":[["2021"]]}}}],"schema":"https://github.com/citation-style-language/schema/raw/master/csl-citation.json"} </w:instrText>
      </w:r>
      <w:r w:rsidR="005F3B1A">
        <w:fldChar w:fldCharType="separate"/>
      </w:r>
      <w:r w:rsidR="00A6771B" w:rsidRPr="00A6771B">
        <w:t>[18]</w:t>
      </w:r>
      <w:r w:rsidR="005F3B1A">
        <w:fldChar w:fldCharType="end"/>
      </w:r>
      <w:r>
        <w:t xml:space="preserve">. However, the AUC metric results in Table </w:t>
      </w:r>
      <w:r w:rsidR="00604E95">
        <w:t>2</w:t>
      </w:r>
      <w:r w:rsidR="00F13C22">
        <w:t xml:space="preserve"> and Figure 3</w:t>
      </w:r>
      <w:r>
        <w:t xml:space="preserve"> show that these classifying models face imbance issue. While the accuracy of the models is very high, the AUC is not good.</w:t>
      </w:r>
    </w:p>
    <w:p w14:paraId="10BE1E18" w14:textId="0A4E798B" w:rsidR="000B37B1" w:rsidRDefault="00C129AB" w:rsidP="00253BE0">
      <w:pPr>
        <w:jc w:val="center"/>
      </w:pPr>
      <w:r>
        <w:t xml:space="preserve">Table 2. </w:t>
      </w:r>
      <w:r w:rsidRPr="00C129AB">
        <w:t>Comparison of various classifiers</w:t>
      </w:r>
      <w:r w:rsidR="009C2232">
        <w:t xml:space="preserve"> without using SMOTE</w:t>
      </w:r>
      <w:r w:rsidRPr="00C129AB">
        <w:t>.</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845"/>
        <w:gridCol w:w="801"/>
        <w:gridCol w:w="1058"/>
        <w:gridCol w:w="1099"/>
        <w:gridCol w:w="1058"/>
        <w:gridCol w:w="1057"/>
      </w:tblGrid>
      <w:tr w:rsidR="001C38B6" w:rsidRPr="0096277E" w14:paraId="09D23D4A" w14:textId="77777777" w:rsidTr="00F13C22">
        <w:trPr>
          <w:trHeight w:val="300"/>
          <w:jc w:val="center"/>
        </w:trPr>
        <w:tc>
          <w:tcPr>
            <w:tcW w:w="1333" w:type="pct"/>
            <w:shd w:val="clear" w:color="auto" w:fill="auto"/>
            <w:noWrap/>
            <w:vAlign w:val="bottom"/>
            <w:hideMark/>
          </w:tcPr>
          <w:p w14:paraId="54F8A565"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b/>
                <w:bCs/>
                <w:color w:val="000000"/>
                <w:lang w:bidi="km-KH"/>
              </w:rPr>
            </w:pPr>
            <w:r w:rsidRPr="0096277E">
              <w:rPr>
                <w:rFonts w:ascii="Calibri" w:hAnsi="Calibri" w:cs="Calibri"/>
                <w:b/>
                <w:bCs/>
                <w:color w:val="000000"/>
                <w:lang w:bidi="km-KH"/>
              </w:rPr>
              <w:t>Model</w:t>
            </w:r>
          </w:p>
        </w:tc>
        <w:tc>
          <w:tcPr>
            <w:tcW w:w="578" w:type="pct"/>
            <w:shd w:val="clear" w:color="auto" w:fill="auto"/>
            <w:noWrap/>
            <w:vAlign w:val="bottom"/>
            <w:hideMark/>
          </w:tcPr>
          <w:p w14:paraId="61EDE789"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b/>
                <w:bCs/>
                <w:color w:val="000000"/>
                <w:lang w:bidi="km-KH"/>
              </w:rPr>
            </w:pPr>
            <w:r w:rsidRPr="0096277E">
              <w:rPr>
                <w:rFonts w:ascii="Calibri" w:hAnsi="Calibri" w:cs="Calibri"/>
                <w:b/>
                <w:bCs/>
                <w:color w:val="000000"/>
                <w:lang w:bidi="km-KH"/>
              </w:rPr>
              <w:t>CA</w:t>
            </w:r>
          </w:p>
        </w:tc>
        <w:tc>
          <w:tcPr>
            <w:tcW w:w="765" w:type="pct"/>
            <w:shd w:val="clear" w:color="auto" w:fill="auto"/>
            <w:noWrap/>
            <w:vAlign w:val="bottom"/>
            <w:hideMark/>
          </w:tcPr>
          <w:p w14:paraId="7ED8566C"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b/>
                <w:bCs/>
                <w:color w:val="000000"/>
                <w:lang w:bidi="km-KH"/>
              </w:rPr>
            </w:pPr>
            <w:r w:rsidRPr="0096277E">
              <w:rPr>
                <w:rFonts w:ascii="Calibri" w:hAnsi="Calibri" w:cs="Calibri"/>
                <w:b/>
                <w:bCs/>
                <w:color w:val="000000"/>
                <w:lang w:bidi="km-KH"/>
              </w:rPr>
              <w:t>Prec</w:t>
            </w:r>
          </w:p>
        </w:tc>
        <w:tc>
          <w:tcPr>
            <w:tcW w:w="794" w:type="pct"/>
            <w:shd w:val="clear" w:color="auto" w:fill="auto"/>
            <w:noWrap/>
            <w:vAlign w:val="bottom"/>
            <w:hideMark/>
          </w:tcPr>
          <w:p w14:paraId="4C785D67"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b/>
                <w:bCs/>
                <w:color w:val="000000"/>
                <w:lang w:bidi="km-KH"/>
              </w:rPr>
            </w:pPr>
            <w:r w:rsidRPr="0096277E">
              <w:rPr>
                <w:rFonts w:ascii="Calibri" w:hAnsi="Calibri" w:cs="Calibri"/>
                <w:b/>
                <w:bCs/>
                <w:color w:val="000000"/>
                <w:lang w:bidi="km-KH"/>
              </w:rPr>
              <w:t>Recall</w:t>
            </w:r>
          </w:p>
        </w:tc>
        <w:tc>
          <w:tcPr>
            <w:tcW w:w="765" w:type="pct"/>
            <w:shd w:val="clear" w:color="auto" w:fill="auto"/>
            <w:noWrap/>
            <w:vAlign w:val="bottom"/>
            <w:hideMark/>
          </w:tcPr>
          <w:p w14:paraId="40A40F1C"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b/>
                <w:bCs/>
                <w:color w:val="000000"/>
                <w:lang w:bidi="km-KH"/>
              </w:rPr>
            </w:pPr>
            <w:r w:rsidRPr="0096277E">
              <w:rPr>
                <w:rFonts w:ascii="Calibri" w:hAnsi="Calibri" w:cs="Calibri"/>
                <w:b/>
                <w:bCs/>
                <w:color w:val="000000"/>
                <w:lang w:bidi="km-KH"/>
              </w:rPr>
              <w:t>F1</w:t>
            </w:r>
          </w:p>
        </w:tc>
        <w:tc>
          <w:tcPr>
            <w:tcW w:w="764" w:type="pct"/>
            <w:shd w:val="clear" w:color="auto" w:fill="auto"/>
            <w:noWrap/>
            <w:vAlign w:val="bottom"/>
            <w:hideMark/>
          </w:tcPr>
          <w:p w14:paraId="70E48514"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b/>
                <w:bCs/>
                <w:color w:val="000000"/>
                <w:lang w:bidi="km-KH"/>
              </w:rPr>
            </w:pPr>
            <w:r w:rsidRPr="0096277E">
              <w:rPr>
                <w:rFonts w:ascii="Calibri" w:hAnsi="Calibri" w:cs="Calibri"/>
                <w:b/>
                <w:bCs/>
                <w:color w:val="000000"/>
                <w:lang w:bidi="km-KH"/>
              </w:rPr>
              <w:t>AUC</w:t>
            </w:r>
          </w:p>
        </w:tc>
      </w:tr>
      <w:tr w:rsidR="001C38B6" w:rsidRPr="0096277E" w14:paraId="60005D2E" w14:textId="77777777" w:rsidTr="00F13C22">
        <w:trPr>
          <w:trHeight w:val="300"/>
          <w:jc w:val="center"/>
        </w:trPr>
        <w:tc>
          <w:tcPr>
            <w:tcW w:w="1333" w:type="pct"/>
            <w:shd w:val="clear" w:color="auto" w:fill="auto"/>
            <w:noWrap/>
            <w:vAlign w:val="bottom"/>
            <w:hideMark/>
          </w:tcPr>
          <w:p w14:paraId="6185FE72" w14:textId="77777777" w:rsidR="001C38B6" w:rsidRPr="0096277E" w:rsidRDefault="001C38B6" w:rsidP="001C38B6">
            <w:pPr>
              <w:overflowPunct/>
              <w:autoSpaceDE/>
              <w:autoSpaceDN/>
              <w:adjustRightInd/>
              <w:spacing w:line="240" w:lineRule="auto"/>
              <w:ind w:firstLine="0"/>
              <w:jc w:val="left"/>
              <w:textAlignment w:val="auto"/>
              <w:rPr>
                <w:rFonts w:ascii="Calibri" w:hAnsi="Calibri" w:cs="Calibri"/>
                <w:b/>
                <w:bCs/>
                <w:color w:val="000000"/>
                <w:lang w:bidi="km-KH"/>
              </w:rPr>
            </w:pPr>
            <w:r w:rsidRPr="0096277E">
              <w:rPr>
                <w:rFonts w:ascii="Calibri" w:hAnsi="Calibri" w:cs="Calibri"/>
                <w:b/>
                <w:bCs/>
                <w:color w:val="000000"/>
                <w:lang w:bidi="km-KH"/>
              </w:rPr>
              <w:t>ANN</w:t>
            </w:r>
          </w:p>
        </w:tc>
        <w:tc>
          <w:tcPr>
            <w:tcW w:w="578" w:type="pct"/>
            <w:shd w:val="clear" w:color="auto" w:fill="auto"/>
            <w:noWrap/>
            <w:vAlign w:val="bottom"/>
            <w:hideMark/>
          </w:tcPr>
          <w:p w14:paraId="6C7F4EF3"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84.54</w:t>
            </w:r>
          </w:p>
        </w:tc>
        <w:tc>
          <w:tcPr>
            <w:tcW w:w="765" w:type="pct"/>
            <w:shd w:val="clear" w:color="auto" w:fill="auto"/>
            <w:noWrap/>
            <w:vAlign w:val="bottom"/>
            <w:hideMark/>
          </w:tcPr>
          <w:p w14:paraId="6B04C3ED"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92.95</w:t>
            </w:r>
          </w:p>
        </w:tc>
        <w:tc>
          <w:tcPr>
            <w:tcW w:w="794" w:type="pct"/>
            <w:shd w:val="clear" w:color="auto" w:fill="auto"/>
            <w:noWrap/>
            <w:vAlign w:val="bottom"/>
            <w:hideMark/>
          </w:tcPr>
          <w:p w14:paraId="30DD3A7C"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84.54</w:t>
            </w:r>
          </w:p>
        </w:tc>
        <w:tc>
          <w:tcPr>
            <w:tcW w:w="765" w:type="pct"/>
            <w:shd w:val="clear" w:color="auto" w:fill="auto"/>
            <w:noWrap/>
            <w:vAlign w:val="bottom"/>
            <w:hideMark/>
          </w:tcPr>
          <w:p w14:paraId="3219635E"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88.45</w:t>
            </w:r>
          </w:p>
        </w:tc>
        <w:tc>
          <w:tcPr>
            <w:tcW w:w="764" w:type="pct"/>
            <w:shd w:val="clear" w:color="auto" w:fill="auto"/>
            <w:noWrap/>
            <w:vAlign w:val="bottom"/>
            <w:hideMark/>
          </w:tcPr>
          <w:p w14:paraId="1305C918"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64.26</w:t>
            </w:r>
          </w:p>
        </w:tc>
      </w:tr>
      <w:tr w:rsidR="001C38B6" w:rsidRPr="0096277E" w14:paraId="57D15834" w14:textId="77777777" w:rsidTr="00F13C22">
        <w:trPr>
          <w:trHeight w:val="300"/>
          <w:jc w:val="center"/>
        </w:trPr>
        <w:tc>
          <w:tcPr>
            <w:tcW w:w="1333" w:type="pct"/>
            <w:shd w:val="clear" w:color="auto" w:fill="auto"/>
            <w:noWrap/>
            <w:vAlign w:val="bottom"/>
            <w:hideMark/>
          </w:tcPr>
          <w:p w14:paraId="0903A826" w14:textId="23E9BCC3" w:rsidR="001C38B6" w:rsidRPr="0096277E" w:rsidRDefault="001C38B6" w:rsidP="001C38B6">
            <w:pPr>
              <w:overflowPunct/>
              <w:autoSpaceDE/>
              <w:autoSpaceDN/>
              <w:adjustRightInd/>
              <w:spacing w:line="240" w:lineRule="auto"/>
              <w:ind w:firstLine="0"/>
              <w:jc w:val="left"/>
              <w:textAlignment w:val="auto"/>
              <w:rPr>
                <w:rFonts w:ascii="Calibri" w:hAnsi="Calibri" w:cs="Calibri"/>
                <w:b/>
                <w:bCs/>
                <w:color w:val="000000"/>
                <w:lang w:bidi="km-KH"/>
              </w:rPr>
            </w:pPr>
            <w:r w:rsidRPr="0096277E">
              <w:rPr>
                <w:rFonts w:ascii="Calibri" w:hAnsi="Calibri" w:cs="Calibri"/>
                <w:b/>
                <w:bCs/>
                <w:color w:val="000000"/>
                <w:lang w:bidi="km-KH"/>
              </w:rPr>
              <w:t>BAG</w:t>
            </w:r>
          </w:p>
        </w:tc>
        <w:tc>
          <w:tcPr>
            <w:tcW w:w="578" w:type="pct"/>
            <w:shd w:val="clear" w:color="auto" w:fill="auto"/>
            <w:noWrap/>
            <w:vAlign w:val="bottom"/>
            <w:hideMark/>
          </w:tcPr>
          <w:p w14:paraId="6C5665A3"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85.45</w:t>
            </w:r>
          </w:p>
        </w:tc>
        <w:tc>
          <w:tcPr>
            <w:tcW w:w="765" w:type="pct"/>
            <w:shd w:val="clear" w:color="auto" w:fill="auto"/>
            <w:noWrap/>
            <w:vAlign w:val="bottom"/>
            <w:hideMark/>
          </w:tcPr>
          <w:p w14:paraId="49860205"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92.77</w:t>
            </w:r>
          </w:p>
        </w:tc>
        <w:tc>
          <w:tcPr>
            <w:tcW w:w="794" w:type="pct"/>
            <w:shd w:val="clear" w:color="auto" w:fill="auto"/>
            <w:noWrap/>
            <w:vAlign w:val="bottom"/>
            <w:hideMark/>
          </w:tcPr>
          <w:p w14:paraId="3508518F"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85.45</w:t>
            </w:r>
          </w:p>
        </w:tc>
        <w:tc>
          <w:tcPr>
            <w:tcW w:w="765" w:type="pct"/>
            <w:shd w:val="clear" w:color="auto" w:fill="auto"/>
            <w:noWrap/>
            <w:vAlign w:val="bottom"/>
            <w:hideMark/>
          </w:tcPr>
          <w:p w14:paraId="1B2DA954"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89.2</w:t>
            </w:r>
          </w:p>
        </w:tc>
        <w:tc>
          <w:tcPr>
            <w:tcW w:w="764" w:type="pct"/>
            <w:shd w:val="clear" w:color="auto" w:fill="auto"/>
            <w:noWrap/>
            <w:vAlign w:val="bottom"/>
            <w:hideMark/>
          </w:tcPr>
          <w:p w14:paraId="41C5AED7"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66.13</w:t>
            </w:r>
          </w:p>
        </w:tc>
      </w:tr>
      <w:tr w:rsidR="001C38B6" w:rsidRPr="0096277E" w14:paraId="7E985691" w14:textId="77777777" w:rsidTr="00F13C22">
        <w:trPr>
          <w:trHeight w:val="300"/>
          <w:jc w:val="center"/>
        </w:trPr>
        <w:tc>
          <w:tcPr>
            <w:tcW w:w="1333" w:type="pct"/>
            <w:shd w:val="clear" w:color="auto" w:fill="auto"/>
            <w:noWrap/>
            <w:vAlign w:val="bottom"/>
            <w:hideMark/>
          </w:tcPr>
          <w:p w14:paraId="1531A486" w14:textId="3D2CBDC8" w:rsidR="001C38B6" w:rsidRPr="0096277E" w:rsidRDefault="001C38B6" w:rsidP="001C38B6">
            <w:pPr>
              <w:overflowPunct/>
              <w:autoSpaceDE/>
              <w:autoSpaceDN/>
              <w:adjustRightInd/>
              <w:spacing w:line="240" w:lineRule="auto"/>
              <w:ind w:firstLine="0"/>
              <w:jc w:val="left"/>
              <w:textAlignment w:val="auto"/>
              <w:rPr>
                <w:rFonts w:ascii="Calibri" w:hAnsi="Calibri" w:cs="Calibri"/>
                <w:b/>
                <w:bCs/>
                <w:color w:val="000000"/>
                <w:lang w:bidi="km-KH"/>
              </w:rPr>
            </w:pPr>
            <w:r w:rsidRPr="0096277E">
              <w:rPr>
                <w:rFonts w:ascii="Calibri" w:hAnsi="Calibri" w:cs="Calibri"/>
                <w:b/>
                <w:bCs/>
                <w:color w:val="000000"/>
                <w:lang w:bidi="km-KH"/>
              </w:rPr>
              <w:t>DT</w:t>
            </w:r>
          </w:p>
        </w:tc>
        <w:tc>
          <w:tcPr>
            <w:tcW w:w="578" w:type="pct"/>
            <w:shd w:val="clear" w:color="auto" w:fill="auto"/>
            <w:noWrap/>
            <w:vAlign w:val="bottom"/>
            <w:hideMark/>
          </w:tcPr>
          <w:p w14:paraId="2C817628"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76.67</w:t>
            </w:r>
          </w:p>
        </w:tc>
        <w:tc>
          <w:tcPr>
            <w:tcW w:w="765" w:type="pct"/>
            <w:shd w:val="clear" w:color="auto" w:fill="auto"/>
            <w:noWrap/>
            <w:vAlign w:val="bottom"/>
            <w:hideMark/>
          </w:tcPr>
          <w:p w14:paraId="7D9EAF53"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75.32</w:t>
            </w:r>
          </w:p>
        </w:tc>
        <w:tc>
          <w:tcPr>
            <w:tcW w:w="794" w:type="pct"/>
            <w:shd w:val="clear" w:color="auto" w:fill="auto"/>
            <w:noWrap/>
            <w:vAlign w:val="bottom"/>
            <w:hideMark/>
          </w:tcPr>
          <w:p w14:paraId="4BB8F857"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76.67</w:t>
            </w:r>
          </w:p>
        </w:tc>
        <w:tc>
          <w:tcPr>
            <w:tcW w:w="765" w:type="pct"/>
            <w:shd w:val="clear" w:color="auto" w:fill="auto"/>
            <w:noWrap/>
            <w:vAlign w:val="bottom"/>
            <w:hideMark/>
          </w:tcPr>
          <w:p w14:paraId="121BFEBF"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75.98</w:t>
            </w:r>
          </w:p>
        </w:tc>
        <w:tc>
          <w:tcPr>
            <w:tcW w:w="764" w:type="pct"/>
            <w:shd w:val="clear" w:color="auto" w:fill="auto"/>
            <w:noWrap/>
            <w:vAlign w:val="bottom"/>
            <w:hideMark/>
          </w:tcPr>
          <w:p w14:paraId="57089065"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65.99</w:t>
            </w:r>
          </w:p>
        </w:tc>
      </w:tr>
      <w:tr w:rsidR="001C38B6" w:rsidRPr="0096277E" w14:paraId="00875A27" w14:textId="77777777" w:rsidTr="00F13C22">
        <w:trPr>
          <w:trHeight w:val="300"/>
          <w:jc w:val="center"/>
        </w:trPr>
        <w:tc>
          <w:tcPr>
            <w:tcW w:w="1333" w:type="pct"/>
            <w:shd w:val="clear" w:color="auto" w:fill="auto"/>
            <w:noWrap/>
            <w:vAlign w:val="bottom"/>
            <w:hideMark/>
          </w:tcPr>
          <w:p w14:paraId="353DFDC0" w14:textId="6B70D2AC" w:rsidR="001C38B6" w:rsidRPr="0096277E" w:rsidRDefault="001C38B6" w:rsidP="001C38B6">
            <w:pPr>
              <w:overflowPunct/>
              <w:autoSpaceDE/>
              <w:autoSpaceDN/>
              <w:adjustRightInd/>
              <w:spacing w:line="240" w:lineRule="auto"/>
              <w:ind w:firstLine="0"/>
              <w:jc w:val="left"/>
              <w:textAlignment w:val="auto"/>
              <w:rPr>
                <w:rFonts w:ascii="Calibri" w:hAnsi="Calibri" w:cs="Calibri"/>
                <w:b/>
                <w:bCs/>
                <w:color w:val="000000"/>
                <w:lang w:bidi="km-KH"/>
              </w:rPr>
            </w:pPr>
            <w:r w:rsidRPr="0096277E">
              <w:rPr>
                <w:rFonts w:ascii="Calibri" w:hAnsi="Calibri" w:cs="Calibri"/>
                <w:b/>
                <w:bCs/>
                <w:color w:val="000000"/>
                <w:lang w:bidi="km-KH"/>
              </w:rPr>
              <w:t>GB</w:t>
            </w:r>
          </w:p>
        </w:tc>
        <w:tc>
          <w:tcPr>
            <w:tcW w:w="578" w:type="pct"/>
            <w:shd w:val="clear" w:color="auto" w:fill="auto"/>
            <w:noWrap/>
            <w:vAlign w:val="bottom"/>
            <w:hideMark/>
          </w:tcPr>
          <w:p w14:paraId="263C7901"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84.88</w:t>
            </w:r>
          </w:p>
        </w:tc>
        <w:tc>
          <w:tcPr>
            <w:tcW w:w="765" w:type="pct"/>
            <w:shd w:val="clear" w:color="auto" w:fill="auto"/>
            <w:noWrap/>
            <w:vAlign w:val="bottom"/>
            <w:hideMark/>
          </w:tcPr>
          <w:p w14:paraId="78FAF56D"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91.63</w:t>
            </w:r>
          </w:p>
        </w:tc>
        <w:tc>
          <w:tcPr>
            <w:tcW w:w="794" w:type="pct"/>
            <w:shd w:val="clear" w:color="auto" w:fill="auto"/>
            <w:noWrap/>
            <w:vAlign w:val="bottom"/>
            <w:hideMark/>
          </w:tcPr>
          <w:p w14:paraId="4EA63D2D"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84.88</w:t>
            </w:r>
          </w:p>
        </w:tc>
        <w:tc>
          <w:tcPr>
            <w:tcW w:w="765" w:type="pct"/>
            <w:shd w:val="clear" w:color="auto" w:fill="auto"/>
            <w:noWrap/>
            <w:vAlign w:val="bottom"/>
            <w:hideMark/>
          </w:tcPr>
          <w:p w14:paraId="5A85B473"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88.71</w:t>
            </w:r>
          </w:p>
        </w:tc>
        <w:tc>
          <w:tcPr>
            <w:tcW w:w="764" w:type="pct"/>
            <w:shd w:val="clear" w:color="auto" w:fill="auto"/>
            <w:noWrap/>
            <w:vAlign w:val="bottom"/>
            <w:hideMark/>
          </w:tcPr>
          <w:p w14:paraId="56687618"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65.85</w:t>
            </w:r>
          </w:p>
        </w:tc>
      </w:tr>
      <w:tr w:rsidR="001C38B6" w:rsidRPr="0096277E" w14:paraId="535D17C0" w14:textId="77777777" w:rsidTr="00F13C22">
        <w:trPr>
          <w:trHeight w:val="300"/>
          <w:jc w:val="center"/>
        </w:trPr>
        <w:tc>
          <w:tcPr>
            <w:tcW w:w="1333" w:type="pct"/>
            <w:shd w:val="clear" w:color="auto" w:fill="auto"/>
            <w:noWrap/>
            <w:vAlign w:val="bottom"/>
            <w:hideMark/>
          </w:tcPr>
          <w:p w14:paraId="639A3F11" w14:textId="51F9AD99" w:rsidR="001C38B6" w:rsidRPr="0096277E" w:rsidRDefault="00983510" w:rsidP="001C38B6">
            <w:pPr>
              <w:overflowPunct/>
              <w:autoSpaceDE/>
              <w:autoSpaceDN/>
              <w:adjustRightInd/>
              <w:spacing w:line="240" w:lineRule="auto"/>
              <w:ind w:firstLine="0"/>
              <w:jc w:val="left"/>
              <w:textAlignment w:val="auto"/>
              <w:rPr>
                <w:rFonts w:ascii="Calibri" w:hAnsi="Calibri" w:cs="Calibri"/>
                <w:b/>
                <w:bCs/>
                <w:color w:val="000000"/>
                <w:lang w:bidi="km-KH"/>
              </w:rPr>
            </w:pPr>
            <w:r w:rsidRPr="0096277E">
              <w:rPr>
                <w:rFonts w:ascii="Calibri" w:hAnsi="Calibri" w:cs="Calibri"/>
                <w:b/>
                <w:bCs/>
                <w:color w:val="000000"/>
                <w:lang w:bidi="km-KH"/>
              </w:rPr>
              <w:t>k</w:t>
            </w:r>
            <w:r w:rsidR="001C38B6" w:rsidRPr="0096277E">
              <w:rPr>
                <w:rFonts w:ascii="Calibri" w:hAnsi="Calibri" w:cs="Calibri"/>
                <w:b/>
                <w:bCs/>
                <w:color w:val="000000"/>
                <w:lang w:bidi="km-KH"/>
              </w:rPr>
              <w:t>NN</w:t>
            </w:r>
          </w:p>
        </w:tc>
        <w:tc>
          <w:tcPr>
            <w:tcW w:w="578" w:type="pct"/>
            <w:shd w:val="clear" w:color="auto" w:fill="auto"/>
            <w:noWrap/>
            <w:vAlign w:val="bottom"/>
            <w:hideMark/>
          </w:tcPr>
          <w:p w14:paraId="2F725229"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83.3</w:t>
            </w:r>
          </w:p>
        </w:tc>
        <w:tc>
          <w:tcPr>
            <w:tcW w:w="765" w:type="pct"/>
            <w:shd w:val="clear" w:color="auto" w:fill="auto"/>
            <w:noWrap/>
            <w:vAlign w:val="bottom"/>
            <w:hideMark/>
          </w:tcPr>
          <w:p w14:paraId="4FC6ABD0"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91.88</w:t>
            </w:r>
          </w:p>
        </w:tc>
        <w:tc>
          <w:tcPr>
            <w:tcW w:w="794" w:type="pct"/>
            <w:shd w:val="clear" w:color="auto" w:fill="auto"/>
            <w:noWrap/>
            <w:vAlign w:val="bottom"/>
            <w:hideMark/>
          </w:tcPr>
          <w:p w14:paraId="13BA17E4"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83.3</w:t>
            </w:r>
          </w:p>
        </w:tc>
        <w:tc>
          <w:tcPr>
            <w:tcW w:w="765" w:type="pct"/>
            <w:shd w:val="clear" w:color="auto" w:fill="auto"/>
            <w:noWrap/>
            <w:vAlign w:val="bottom"/>
            <w:hideMark/>
          </w:tcPr>
          <w:p w14:paraId="65334AAF"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87.2</w:t>
            </w:r>
          </w:p>
        </w:tc>
        <w:tc>
          <w:tcPr>
            <w:tcW w:w="764" w:type="pct"/>
            <w:shd w:val="clear" w:color="auto" w:fill="auto"/>
            <w:noWrap/>
            <w:vAlign w:val="bottom"/>
            <w:hideMark/>
          </w:tcPr>
          <w:p w14:paraId="7BC51900"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63.19</w:t>
            </w:r>
          </w:p>
        </w:tc>
      </w:tr>
      <w:tr w:rsidR="001C38B6" w:rsidRPr="0096277E" w14:paraId="3CDA684E" w14:textId="77777777" w:rsidTr="00F13C22">
        <w:trPr>
          <w:trHeight w:val="300"/>
          <w:jc w:val="center"/>
        </w:trPr>
        <w:tc>
          <w:tcPr>
            <w:tcW w:w="1333" w:type="pct"/>
            <w:shd w:val="clear" w:color="auto" w:fill="auto"/>
            <w:noWrap/>
            <w:vAlign w:val="bottom"/>
            <w:hideMark/>
          </w:tcPr>
          <w:p w14:paraId="3564F93E" w14:textId="77777777" w:rsidR="001C38B6" w:rsidRPr="0096277E" w:rsidRDefault="001C38B6" w:rsidP="001C38B6">
            <w:pPr>
              <w:overflowPunct/>
              <w:autoSpaceDE/>
              <w:autoSpaceDN/>
              <w:adjustRightInd/>
              <w:spacing w:line="240" w:lineRule="auto"/>
              <w:ind w:firstLine="0"/>
              <w:jc w:val="left"/>
              <w:textAlignment w:val="auto"/>
              <w:rPr>
                <w:rFonts w:ascii="Calibri" w:hAnsi="Calibri" w:cs="Calibri"/>
                <w:b/>
                <w:bCs/>
                <w:color w:val="000000"/>
                <w:lang w:bidi="km-KH"/>
              </w:rPr>
            </w:pPr>
            <w:r w:rsidRPr="0096277E">
              <w:rPr>
                <w:rFonts w:ascii="Calibri" w:hAnsi="Calibri" w:cs="Calibri"/>
                <w:b/>
                <w:bCs/>
                <w:color w:val="000000"/>
                <w:lang w:bidi="km-KH"/>
              </w:rPr>
              <w:t>RF</w:t>
            </w:r>
          </w:p>
        </w:tc>
        <w:tc>
          <w:tcPr>
            <w:tcW w:w="578" w:type="pct"/>
            <w:shd w:val="clear" w:color="auto" w:fill="auto"/>
            <w:noWrap/>
            <w:vAlign w:val="bottom"/>
            <w:hideMark/>
          </w:tcPr>
          <w:p w14:paraId="7DBA86DA"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b/>
                <w:bCs/>
                <w:color w:val="000000"/>
                <w:lang w:bidi="km-KH"/>
              </w:rPr>
            </w:pPr>
            <w:r w:rsidRPr="0096277E">
              <w:rPr>
                <w:rFonts w:ascii="Calibri" w:hAnsi="Calibri" w:cs="Calibri"/>
                <w:b/>
                <w:bCs/>
                <w:color w:val="000000"/>
                <w:lang w:bidi="km-KH"/>
              </w:rPr>
              <w:t>85.73</w:t>
            </w:r>
          </w:p>
        </w:tc>
        <w:tc>
          <w:tcPr>
            <w:tcW w:w="765" w:type="pct"/>
            <w:shd w:val="clear" w:color="auto" w:fill="auto"/>
            <w:noWrap/>
            <w:vAlign w:val="bottom"/>
            <w:hideMark/>
          </w:tcPr>
          <w:p w14:paraId="77D45666"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93.71</w:t>
            </w:r>
          </w:p>
        </w:tc>
        <w:tc>
          <w:tcPr>
            <w:tcW w:w="794" w:type="pct"/>
            <w:shd w:val="clear" w:color="auto" w:fill="auto"/>
            <w:noWrap/>
            <w:vAlign w:val="bottom"/>
            <w:hideMark/>
          </w:tcPr>
          <w:p w14:paraId="280374FA"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b/>
                <w:bCs/>
                <w:color w:val="000000"/>
                <w:lang w:bidi="km-KH"/>
              </w:rPr>
            </w:pPr>
            <w:r w:rsidRPr="0096277E">
              <w:rPr>
                <w:rFonts w:ascii="Calibri" w:hAnsi="Calibri" w:cs="Calibri"/>
                <w:b/>
                <w:bCs/>
                <w:color w:val="000000"/>
                <w:lang w:bidi="km-KH"/>
              </w:rPr>
              <w:t>85.73</w:t>
            </w:r>
          </w:p>
        </w:tc>
        <w:tc>
          <w:tcPr>
            <w:tcW w:w="765" w:type="pct"/>
            <w:shd w:val="clear" w:color="auto" w:fill="auto"/>
            <w:noWrap/>
            <w:vAlign w:val="bottom"/>
            <w:hideMark/>
          </w:tcPr>
          <w:p w14:paraId="27AB6048"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b/>
                <w:bCs/>
                <w:color w:val="000000"/>
                <w:lang w:bidi="km-KH"/>
              </w:rPr>
            </w:pPr>
            <w:r w:rsidRPr="0096277E">
              <w:rPr>
                <w:rFonts w:ascii="Calibri" w:hAnsi="Calibri" w:cs="Calibri"/>
                <w:b/>
                <w:bCs/>
                <w:color w:val="000000"/>
                <w:lang w:bidi="km-KH"/>
              </w:rPr>
              <w:t>89.5</w:t>
            </w:r>
          </w:p>
        </w:tc>
        <w:tc>
          <w:tcPr>
            <w:tcW w:w="764" w:type="pct"/>
            <w:shd w:val="clear" w:color="auto" w:fill="auto"/>
            <w:noWrap/>
            <w:vAlign w:val="bottom"/>
            <w:hideMark/>
          </w:tcPr>
          <w:p w14:paraId="74996C3D"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65.66</w:t>
            </w:r>
          </w:p>
        </w:tc>
      </w:tr>
      <w:tr w:rsidR="001C38B6" w:rsidRPr="0096277E" w14:paraId="5EA92209" w14:textId="77777777" w:rsidTr="00F13C22">
        <w:trPr>
          <w:trHeight w:val="300"/>
          <w:jc w:val="center"/>
        </w:trPr>
        <w:tc>
          <w:tcPr>
            <w:tcW w:w="1333" w:type="pct"/>
            <w:shd w:val="clear" w:color="auto" w:fill="auto"/>
            <w:noWrap/>
            <w:vAlign w:val="bottom"/>
            <w:hideMark/>
          </w:tcPr>
          <w:p w14:paraId="21E053D3" w14:textId="77777777" w:rsidR="001C38B6" w:rsidRPr="0096277E" w:rsidRDefault="001C38B6" w:rsidP="001C38B6">
            <w:pPr>
              <w:overflowPunct/>
              <w:autoSpaceDE/>
              <w:autoSpaceDN/>
              <w:adjustRightInd/>
              <w:spacing w:line="240" w:lineRule="auto"/>
              <w:ind w:firstLine="0"/>
              <w:jc w:val="left"/>
              <w:textAlignment w:val="auto"/>
              <w:rPr>
                <w:rFonts w:ascii="Calibri" w:hAnsi="Calibri" w:cs="Calibri"/>
                <w:b/>
                <w:bCs/>
                <w:color w:val="000000"/>
                <w:lang w:bidi="km-KH"/>
              </w:rPr>
            </w:pPr>
            <w:r w:rsidRPr="0096277E">
              <w:rPr>
                <w:rFonts w:ascii="Calibri" w:hAnsi="Calibri" w:cs="Calibri"/>
                <w:b/>
                <w:bCs/>
                <w:color w:val="000000"/>
                <w:lang w:bidi="km-KH"/>
              </w:rPr>
              <w:t>SVM</w:t>
            </w:r>
          </w:p>
        </w:tc>
        <w:tc>
          <w:tcPr>
            <w:tcW w:w="578" w:type="pct"/>
            <w:shd w:val="clear" w:color="auto" w:fill="auto"/>
            <w:noWrap/>
            <w:vAlign w:val="bottom"/>
            <w:hideMark/>
          </w:tcPr>
          <w:p w14:paraId="35FC972D"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84.54</w:t>
            </w:r>
          </w:p>
        </w:tc>
        <w:tc>
          <w:tcPr>
            <w:tcW w:w="765" w:type="pct"/>
            <w:shd w:val="clear" w:color="auto" w:fill="auto"/>
            <w:noWrap/>
            <w:vAlign w:val="bottom"/>
            <w:hideMark/>
          </w:tcPr>
          <w:p w14:paraId="364064CD"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93.94</w:t>
            </w:r>
          </w:p>
        </w:tc>
        <w:tc>
          <w:tcPr>
            <w:tcW w:w="794" w:type="pct"/>
            <w:shd w:val="clear" w:color="auto" w:fill="auto"/>
            <w:noWrap/>
            <w:vAlign w:val="bottom"/>
            <w:hideMark/>
          </w:tcPr>
          <w:p w14:paraId="5F67E2F0"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84.54</w:t>
            </w:r>
          </w:p>
        </w:tc>
        <w:tc>
          <w:tcPr>
            <w:tcW w:w="765" w:type="pct"/>
            <w:shd w:val="clear" w:color="auto" w:fill="auto"/>
            <w:noWrap/>
            <w:vAlign w:val="bottom"/>
            <w:hideMark/>
          </w:tcPr>
          <w:p w14:paraId="2F7A028E"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88.85</w:t>
            </w:r>
          </w:p>
        </w:tc>
        <w:tc>
          <w:tcPr>
            <w:tcW w:w="764" w:type="pct"/>
            <w:shd w:val="clear" w:color="auto" w:fill="auto"/>
            <w:noWrap/>
            <w:vAlign w:val="bottom"/>
            <w:hideMark/>
          </w:tcPr>
          <w:p w14:paraId="76C0D49A"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63.63</w:t>
            </w:r>
          </w:p>
        </w:tc>
      </w:tr>
    </w:tbl>
    <w:p w14:paraId="40F10030" w14:textId="4BD75245" w:rsidR="00801CB5" w:rsidRDefault="00CC7696" w:rsidP="00F13C22">
      <w:pPr>
        <w:spacing w:before="120"/>
        <w:ind w:firstLine="0"/>
        <w:jc w:val="center"/>
      </w:pPr>
      <w:r>
        <w:rPr>
          <w:noProof/>
        </w:rPr>
        <w:lastRenderedPageBreak/>
        <w:drawing>
          <wp:inline distT="0" distB="0" distL="0" distR="0" wp14:anchorId="1E7C0CD1" wp14:editId="21AE63A1">
            <wp:extent cx="4070896" cy="2601310"/>
            <wp:effectExtent l="0" t="0" r="6350" b="0"/>
            <wp:docPr id="809903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903608" name="Picture 809903608"/>
                    <pic:cNvPicPr/>
                  </pic:nvPicPr>
                  <pic:blipFill rotWithShape="1">
                    <a:blip r:embed="rId9" cstate="print">
                      <a:extLst>
                        <a:ext uri="{28A0092B-C50C-407E-A947-70E740481C1C}">
                          <a14:useLocalDpi xmlns:a14="http://schemas.microsoft.com/office/drawing/2010/main" val="0"/>
                        </a:ext>
                      </a:extLst>
                    </a:blip>
                    <a:srcRect l="2952" t="7251" r="3668" b="13181"/>
                    <a:stretch/>
                  </pic:blipFill>
                  <pic:spPr bwMode="auto">
                    <a:xfrm>
                      <a:off x="0" y="0"/>
                      <a:ext cx="4110336" cy="2626512"/>
                    </a:xfrm>
                    <a:prstGeom prst="rect">
                      <a:avLst/>
                    </a:prstGeom>
                    <a:ln>
                      <a:noFill/>
                    </a:ln>
                    <a:extLst>
                      <a:ext uri="{53640926-AAD7-44D8-BBD7-CCE9431645EC}">
                        <a14:shadowObscured xmlns:a14="http://schemas.microsoft.com/office/drawing/2010/main"/>
                      </a:ext>
                    </a:extLst>
                  </pic:spPr>
                </pic:pic>
              </a:graphicData>
            </a:graphic>
          </wp:inline>
        </w:drawing>
      </w:r>
    </w:p>
    <w:p w14:paraId="210EFCBC" w14:textId="237D874E" w:rsidR="001239DB" w:rsidRDefault="00CD4841" w:rsidP="00253BE0">
      <w:pPr>
        <w:jc w:val="center"/>
      </w:pPr>
      <w:r>
        <w:t xml:space="preserve">Figure </w:t>
      </w:r>
      <w:r w:rsidR="00137296">
        <w:t>3</w:t>
      </w:r>
      <w:r>
        <w:t xml:space="preserve">. </w:t>
      </w:r>
      <w:r w:rsidR="002402D8" w:rsidRPr="002402D8">
        <w:t xml:space="preserve">Classification </w:t>
      </w:r>
      <w:r w:rsidR="00FF42F2">
        <w:t>results</w:t>
      </w:r>
      <w:r w:rsidR="002402D8" w:rsidRPr="002402D8">
        <w:t xml:space="preserve"> comparison </w:t>
      </w:r>
      <w:r w:rsidR="002402D8">
        <w:t>without using SMOTE</w:t>
      </w:r>
    </w:p>
    <w:p w14:paraId="3B2BB8BE" w14:textId="1CF59890" w:rsidR="001F1E6D" w:rsidRDefault="001239DB" w:rsidP="00B555F2">
      <w:pPr>
        <w:spacing w:before="240"/>
        <w:ind w:firstLine="0"/>
      </w:pPr>
      <w:r>
        <w:t xml:space="preserve">In the second experiment, we employed the SMOTE algorithm to address the issue of class imbalance in the dataset. By oversampling the minority class using SMOTE, we aimed to rebalance the class distribution and create a more representative training set. The augmented dataset, consisting of both the original samples and the SMOTE-generated samples, was then used for training and evaluating the classification models in this experiment. Classification results are shown in Table </w:t>
      </w:r>
      <w:r w:rsidR="000D6527">
        <w:t>3</w:t>
      </w:r>
      <w:r>
        <w:t xml:space="preserve"> and Figure 4.</w:t>
      </w:r>
    </w:p>
    <w:p w14:paraId="540F81EA" w14:textId="2F30F37B" w:rsidR="00801CB5" w:rsidRDefault="001F1E6D" w:rsidP="006561FA">
      <w:pPr>
        <w:spacing w:before="120"/>
        <w:ind w:firstLine="0"/>
      </w:pPr>
      <w:r>
        <w:t>In Table 3, we present the comparison of various classifiers using the SMOTE algorithm for addressing class imbalances in the dataset.</w:t>
      </w:r>
      <w:r w:rsidR="00B555F2">
        <w:rPr>
          <w:color w:val="252525"/>
        </w:rPr>
        <w:t xml:space="preserve"> </w:t>
      </w:r>
      <w:r>
        <w:t xml:space="preserve">The classifiers evaluated in this study include SMOTE-ANN, SMOTE-BAG, SMOTE-DT, SMOTE-GB, SMOTE-KNN, SMOTE-RF, and SMOTE-SVM. Each model was trained and evaluated on the balanced dataset created using the SMOTE algorithm. The results demonstrate the performance of each classifier in terms of accuracy, precision, recall, F1-score, and AUC. Higher values indicate better performance across these metrics. The number results show that SMOTE-RF achieved a high classification accuracy of 97.75%, precision of 97.78%, recall of 97.75%, F1-score of 97.75%, and AUC of 98.65%. </w:t>
      </w:r>
    </w:p>
    <w:p w14:paraId="305DBE1F" w14:textId="6CDC4C0F" w:rsidR="009D2988" w:rsidRDefault="009D2988" w:rsidP="00210394">
      <w:pPr>
        <w:spacing w:before="120"/>
        <w:jc w:val="center"/>
      </w:pPr>
      <w:r>
        <w:t xml:space="preserve">Table </w:t>
      </w:r>
      <w:r w:rsidR="00CE4FE3">
        <w:t>3</w:t>
      </w:r>
      <w:r>
        <w:t xml:space="preserve">. </w:t>
      </w:r>
      <w:r w:rsidRPr="00C129AB">
        <w:t>Comparison of various classifiers</w:t>
      </w:r>
      <w:r>
        <w:t xml:space="preserve"> using SMOTE</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842"/>
        <w:gridCol w:w="790"/>
        <w:gridCol w:w="1065"/>
        <w:gridCol w:w="1107"/>
        <w:gridCol w:w="1079"/>
        <w:gridCol w:w="1035"/>
      </w:tblGrid>
      <w:tr w:rsidR="00186523" w:rsidRPr="00892E38" w14:paraId="59AE1F53" w14:textId="77777777" w:rsidTr="00A85F0C">
        <w:trPr>
          <w:trHeight w:val="300"/>
        </w:trPr>
        <w:tc>
          <w:tcPr>
            <w:tcW w:w="1331" w:type="pct"/>
            <w:shd w:val="clear" w:color="auto" w:fill="auto"/>
            <w:noWrap/>
            <w:vAlign w:val="bottom"/>
            <w:hideMark/>
          </w:tcPr>
          <w:p w14:paraId="4A414A8B" w14:textId="77777777" w:rsidR="00892E38" w:rsidRPr="00892E38" w:rsidRDefault="00892E38" w:rsidP="00892E38">
            <w:pPr>
              <w:overflowPunct/>
              <w:autoSpaceDE/>
              <w:autoSpaceDN/>
              <w:adjustRightInd/>
              <w:spacing w:line="240" w:lineRule="auto"/>
              <w:ind w:firstLine="0"/>
              <w:jc w:val="left"/>
              <w:textAlignment w:val="auto"/>
              <w:rPr>
                <w:rFonts w:ascii="Calibri" w:hAnsi="Calibri" w:cs="Calibri"/>
                <w:b/>
                <w:bCs/>
                <w:color w:val="000000"/>
                <w:sz w:val="22"/>
                <w:szCs w:val="22"/>
                <w:lang w:bidi="km-KH"/>
              </w:rPr>
            </w:pPr>
            <w:r w:rsidRPr="00892E38">
              <w:rPr>
                <w:rFonts w:ascii="Calibri" w:hAnsi="Calibri" w:cs="Calibri"/>
                <w:b/>
                <w:bCs/>
                <w:color w:val="000000"/>
                <w:sz w:val="22"/>
                <w:szCs w:val="22"/>
                <w:lang w:bidi="km-KH"/>
              </w:rPr>
              <w:t>Model</w:t>
            </w:r>
          </w:p>
        </w:tc>
        <w:tc>
          <w:tcPr>
            <w:tcW w:w="571" w:type="pct"/>
            <w:shd w:val="clear" w:color="auto" w:fill="auto"/>
            <w:noWrap/>
            <w:vAlign w:val="bottom"/>
            <w:hideMark/>
          </w:tcPr>
          <w:p w14:paraId="45D5962E" w14:textId="77777777" w:rsidR="00892E38" w:rsidRPr="00892E38" w:rsidRDefault="00892E38" w:rsidP="00186523">
            <w:pPr>
              <w:overflowPunct/>
              <w:autoSpaceDE/>
              <w:autoSpaceDN/>
              <w:adjustRightInd/>
              <w:spacing w:line="240" w:lineRule="auto"/>
              <w:ind w:firstLine="0"/>
              <w:jc w:val="center"/>
              <w:textAlignment w:val="auto"/>
              <w:rPr>
                <w:rFonts w:ascii="Calibri" w:hAnsi="Calibri" w:cs="Calibri"/>
                <w:b/>
                <w:bCs/>
                <w:color w:val="000000"/>
                <w:sz w:val="22"/>
                <w:szCs w:val="22"/>
                <w:lang w:bidi="km-KH"/>
              </w:rPr>
            </w:pPr>
            <w:r w:rsidRPr="00892E38">
              <w:rPr>
                <w:rFonts w:ascii="Calibri" w:hAnsi="Calibri" w:cs="Calibri"/>
                <w:b/>
                <w:bCs/>
                <w:color w:val="000000"/>
                <w:sz w:val="22"/>
                <w:szCs w:val="22"/>
                <w:lang w:bidi="km-KH"/>
              </w:rPr>
              <w:t>CA</w:t>
            </w:r>
          </w:p>
        </w:tc>
        <w:tc>
          <w:tcPr>
            <w:tcW w:w="770" w:type="pct"/>
            <w:shd w:val="clear" w:color="auto" w:fill="auto"/>
            <w:noWrap/>
            <w:vAlign w:val="bottom"/>
            <w:hideMark/>
          </w:tcPr>
          <w:p w14:paraId="2DEF3AD4" w14:textId="77777777" w:rsidR="00892E38" w:rsidRPr="00892E38" w:rsidRDefault="00892E38" w:rsidP="00186523">
            <w:pPr>
              <w:overflowPunct/>
              <w:autoSpaceDE/>
              <w:autoSpaceDN/>
              <w:adjustRightInd/>
              <w:spacing w:line="240" w:lineRule="auto"/>
              <w:ind w:firstLine="0"/>
              <w:jc w:val="center"/>
              <w:textAlignment w:val="auto"/>
              <w:rPr>
                <w:rFonts w:ascii="Calibri" w:hAnsi="Calibri" w:cs="Calibri"/>
                <w:b/>
                <w:bCs/>
                <w:color w:val="000000"/>
                <w:sz w:val="22"/>
                <w:szCs w:val="22"/>
                <w:lang w:bidi="km-KH"/>
              </w:rPr>
            </w:pPr>
            <w:r w:rsidRPr="00892E38">
              <w:rPr>
                <w:rFonts w:ascii="Calibri" w:hAnsi="Calibri" w:cs="Calibri"/>
                <w:b/>
                <w:bCs/>
                <w:color w:val="000000"/>
                <w:sz w:val="22"/>
                <w:szCs w:val="22"/>
                <w:lang w:bidi="km-KH"/>
              </w:rPr>
              <w:t>Prec</w:t>
            </w:r>
          </w:p>
        </w:tc>
        <w:tc>
          <w:tcPr>
            <w:tcW w:w="800" w:type="pct"/>
            <w:shd w:val="clear" w:color="auto" w:fill="auto"/>
            <w:noWrap/>
            <w:vAlign w:val="bottom"/>
            <w:hideMark/>
          </w:tcPr>
          <w:p w14:paraId="4DB0A1DE" w14:textId="77777777" w:rsidR="00892E38" w:rsidRPr="00892E38" w:rsidRDefault="00892E38" w:rsidP="00186523">
            <w:pPr>
              <w:overflowPunct/>
              <w:autoSpaceDE/>
              <w:autoSpaceDN/>
              <w:adjustRightInd/>
              <w:spacing w:line="240" w:lineRule="auto"/>
              <w:ind w:firstLine="0"/>
              <w:jc w:val="center"/>
              <w:textAlignment w:val="auto"/>
              <w:rPr>
                <w:rFonts w:ascii="Calibri" w:hAnsi="Calibri" w:cs="Calibri"/>
                <w:b/>
                <w:bCs/>
                <w:color w:val="000000"/>
                <w:sz w:val="22"/>
                <w:szCs w:val="22"/>
                <w:lang w:bidi="km-KH"/>
              </w:rPr>
            </w:pPr>
            <w:r w:rsidRPr="00892E38">
              <w:rPr>
                <w:rFonts w:ascii="Calibri" w:hAnsi="Calibri" w:cs="Calibri"/>
                <w:b/>
                <w:bCs/>
                <w:color w:val="000000"/>
                <w:sz w:val="22"/>
                <w:szCs w:val="22"/>
                <w:lang w:bidi="km-KH"/>
              </w:rPr>
              <w:t>Recall</w:t>
            </w:r>
          </w:p>
        </w:tc>
        <w:tc>
          <w:tcPr>
            <w:tcW w:w="780" w:type="pct"/>
            <w:shd w:val="clear" w:color="auto" w:fill="auto"/>
            <w:noWrap/>
            <w:vAlign w:val="bottom"/>
            <w:hideMark/>
          </w:tcPr>
          <w:p w14:paraId="0C3EAD19" w14:textId="77777777" w:rsidR="00892E38" w:rsidRPr="00892E38" w:rsidRDefault="00892E38" w:rsidP="00186523">
            <w:pPr>
              <w:overflowPunct/>
              <w:autoSpaceDE/>
              <w:autoSpaceDN/>
              <w:adjustRightInd/>
              <w:spacing w:line="240" w:lineRule="auto"/>
              <w:ind w:firstLine="0"/>
              <w:jc w:val="center"/>
              <w:textAlignment w:val="auto"/>
              <w:rPr>
                <w:rFonts w:ascii="Calibri" w:hAnsi="Calibri" w:cs="Calibri"/>
                <w:b/>
                <w:bCs/>
                <w:color w:val="000000"/>
                <w:sz w:val="22"/>
                <w:szCs w:val="22"/>
                <w:lang w:bidi="km-KH"/>
              </w:rPr>
            </w:pPr>
            <w:r w:rsidRPr="00892E38">
              <w:rPr>
                <w:rFonts w:ascii="Calibri" w:hAnsi="Calibri" w:cs="Calibri"/>
                <w:b/>
                <w:bCs/>
                <w:color w:val="000000"/>
                <w:sz w:val="22"/>
                <w:szCs w:val="22"/>
                <w:lang w:bidi="km-KH"/>
              </w:rPr>
              <w:t>F1</w:t>
            </w:r>
          </w:p>
        </w:tc>
        <w:tc>
          <w:tcPr>
            <w:tcW w:w="748" w:type="pct"/>
            <w:shd w:val="clear" w:color="auto" w:fill="auto"/>
            <w:noWrap/>
            <w:vAlign w:val="bottom"/>
            <w:hideMark/>
          </w:tcPr>
          <w:p w14:paraId="5B835DB0" w14:textId="77777777" w:rsidR="00892E38" w:rsidRPr="00892E38" w:rsidRDefault="00892E38" w:rsidP="00186523">
            <w:pPr>
              <w:overflowPunct/>
              <w:autoSpaceDE/>
              <w:autoSpaceDN/>
              <w:adjustRightInd/>
              <w:spacing w:line="240" w:lineRule="auto"/>
              <w:ind w:firstLine="0"/>
              <w:jc w:val="center"/>
              <w:textAlignment w:val="auto"/>
              <w:rPr>
                <w:rFonts w:ascii="Calibri" w:hAnsi="Calibri" w:cs="Calibri"/>
                <w:b/>
                <w:bCs/>
                <w:color w:val="000000"/>
                <w:sz w:val="22"/>
                <w:szCs w:val="22"/>
                <w:lang w:bidi="km-KH"/>
              </w:rPr>
            </w:pPr>
            <w:r w:rsidRPr="00892E38">
              <w:rPr>
                <w:rFonts w:ascii="Calibri" w:hAnsi="Calibri" w:cs="Calibri"/>
                <w:b/>
                <w:bCs/>
                <w:color w:val="000000"/>
                <w:sz w:val="22"/>
                <w:szCs w:val="22"/>
                <w:lang w:bidi="km-KH"/>
              </w:rPr>
              <w:t>AUC</w:t>
            </w:r>
          </w:p>
        </w:tc>
      </w:tr>
      <w:tr w:rsidR="00186523" w:rsidRPr="00892E38" w14:paraId="60E62C6E" w14:textId="77777777" w:rsidTr="00A85F0C">
        <w:trPr>
          <w:trHeight w:val="300"/>
        </w:trPr>
        <w:tc>
          <w:tcPr>
            <w:tcW w:w="1331" w:type="pct"/>
            <w:shd w:val="clear" w:color="auto" w:fill="auto"/>
            <w:noWrap/>
            <w:vAlign w:val="bottom"/>
            <w:hideMark/>
          </w:tcPr>
          <w:p w14:paraId="07F48CB2" w14:textId="77777777" w:rsidR="00892E38" w:rsidRPr="00892E38" w:rsidRDefault="00892E38" w:rsidP="00892E38">
            <w:pPr>
              <w:overflowPunct/>
              <w:autoSpaceDE/>
              <w:autoSpaceDN/>
              <w:adjustRightInd/>
              <w:spacing w:line="240" w:lineRule="auto"/>
              <w:ind w:firstLine="0"/>
              <w:jc w:val="left"/>
              <w:textAlignment w:val="auto"/>
              <w:rPr>
                <w:rFonts w:ascii="Calibri" w:hAnsi="Calibri" w:cs="Calibri"/>
                <w:b/>
                <w:bCs/>
                <w:color w:val="000000"/>
                <w:sz w:val="22"/>
                <w:szCs w:val="22"/>
                <w:lang w:bidi="km-KH"/>
              </w:rPr>
            </w:pPr>
            <w:r w:rsidRPr="00892E38">
              <w:rPr>
                <w:rFonts w:ascii="Calibri" w:hAnsi="Calibri" w:cs="Calibri"/>
                <w:b/>
                <w:bCs/>
                <w:color w:val="000000"/>
                <w:sz w:val="22"/>
                <w:szCs w:val="22"/>
                <w:lang w:bidi="km-KH"/>
              </w:rPr>
              <w:t>SMOTE-ANN</w:t>
            </w:r>
          </w:p>
        </w:tc>
        <w:tc>
          <w:tcPr>
            <w:tcW w:w="571" w:type="pct"/>
            <w:shd w:val="clear" w:color="auto" w:fill="auto"/>
            <w:noWrap/>
            <w:vAlign w:val="bottom"/>
            <w:hideMark/>
          </w:tcPr>
          <w:p w14:paraId="4BC63E76"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4.59</w:t>
            </w:r>
          </w:p>
        </w:tc>
        <w:tc>
          <w:tcPr>
            <w:tcW w:w="770" w:type="pct"/>
            <w:shd w:val="clear" w:color="auto" w:fill="auto"/>
            <w:noWrap/>
            <w:vAlign w:val="bottom"/>
            <w:hideMark/>
          </w:tcPr>
          <w:p w14:paraId="0F571EBF"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4.63</w:t>
            </w:r>
          </w:p>
        </w:tc>
        <w:tc>
          <w:tcPr>
            <w:tcW w:w="800" w:type="pct"/>
            <w:shd w:val="clear" w:color="auto" w:fill="auto"/>
            <w:noWrap/>
            <w:vAlign w:val="bottom"/>
            <w:hideMark/>
          </w:tcPr>
          <w:p w14:paraId="1C432BC1"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4.59</w:t>
            </w:r>
          </w:p>
        </w:tc>
        <w:tc>
          <w:tcPr>
            <w:tcW w:w="780" w:type="pct"/>
            <w:shd w:val="clear" w:color="auto" w:fill="auto"/>
            <w:noWrap/>
            <w:vAlign w:val="bottom"/>
            <w:hideMark/>
          </w:tcPr>
          <w:p w14:paraId="57F23E96"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4.6</w:t>
            </w:r>
          </w:p>
        </w:tc>
        <w:tc>
          <w:tcPr>
            <w:tcW w:w="748" w:type="pct"/>
            <w:shd w:val="clear" w:color="auto" w:fill="auto"/>
            <w:noWrap/>
            <w:vAlign w:val="bottom"/>
            <w:hideMark/>
          </w:tcPr>
          <w:p w14:paraId="0357F888"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6.75</w:t>
            </w:r>
          </w:p>
        </w:tc>
      </w:tr>
      <w:tr w:rsidR="00186523" w:rsidRPr="00892E38" w14:paraId="3BF143A6" w14:textId="77777777" w:rsidTr="00A85F0C">
        <w:trPr>
          <w:trHeight w:val="300"/>
        </w:trPr>
        <w:tc>
          <w:tcPr>
            <w:tcW w:w="1331" w:type="pct"/>
            <w:shd w:val="clear" w:color="auto" w:fill="auto"/>
            <w:noWrap/>
            <w:vAlign w:val="bottom"/>
            <w:hideMark/>
          </w:tcPr>
          <w:p w14:paraId="79436C8C" w14:textId="2775EB15" w:rsidR="00892E38" w:rsidRPr="00892E38" w:rsidRDefault="00892E38" w:rsidP="00892E38">
            <w:pPr>
              <w:overflowPunct/>
              <w:autoSpaceDE/>
              <w:autoSpaceDN/>
              <w:adjustRightInd/>
              <w:spacing w:line="240" w:lineRule="auto"/>
              <w:ind w:firstLine="0"/>
              <w:jc w:val="left"/>
              <w:textAlignment w:val="auto"/>
              <w:rPr>
                <w:rFonts w:ascii="Calibri" w:hAnsi="Calibri" w:cs="Calibri"/>
                <w:b/>
                <w:bCs/>
                <w:color w:val="000000"/>
                <w:sz w:val="22"/>
                <w:szCs w:val="22"/>
                <w:lang w:bidi="km-KH"/>
              </w:rPr>
            </w:pPr>
            <w:r w:rsidRPr="00892E38">
              <w:rPr>
                <w:rFonts w:ascii="Calibri" w:hAnsi="Calibri" w:cs="Calibri"/>
                <w:b/>
                <w:bCs/>
                <w:color w:val="000000"/>
                <w:sz w:val="22"/>
                <w:szCs w:val="22"/>
                <w:lang w:bidi="km-KH"/>
              </w:rPr>
              <w:t>SMOTE-BAG</w:t>
            </w:r>
          </w:p>
        </w:tc>
        <w:tc>
          <w:tcPr>
            <w:tcW w:w="571" w:type="pct"/>
            <w:shd w:val="clear" w:color="auto" w:fill="auto"/>
            <w:noWrap/>
            <w:vAlign w:val="bottom"/>
            <w:hideMark/>
          </w:tcPr>
          <w:p w14:paraId="2AA828FA"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6.24</w:t>
            </w:r>
          </w:p>
        </w:tc>
        <w:tc>
          <w:tcPr>
            <w:tcW w:w="770" w:type="pct"/>
            <w:shd w:val="clear" w:color="auto" w:fill="auto"/>
            <w:noWrap/>
            <w:vAlign w:val="bottom"/>
            <w:hideMark/>
          </w:tcPr>
          <w:p w14:paraId="1038CAE0"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6.28</w:t>
            </w:r>
          </w:p>
        </w:tc>
        <w:tc>
          <w:tcPr>
            <w:tcW w:w="800" w:type="pct"/>
            <w:shd w:val="clear" w:color="auto" w:fill="auto"/>
            <w:noWrap/>
            <w:vAlign w:val="bottom"/>
            <w:hideMark/>
          </w:tcPr>
          <w:p w14:paraId="6DCBB4DC"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6.24</w:t>
            </w:r>
          </w:p>
        </w:tc>
        <w:tc>
          <w:tcPr>
            <w:tcW w:w="780" w:type="pct"/>
            <w:shd w:val="clear" w:color="auto" w:fill="auto"/>
            <w:noWrap/>
            <w:vAlign w:val="bottom"/>
            <w:hideMark/>
          </w:tcPr>
          <w:p w14:paraId="3AE652AF"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6.24</w:t>
            </w:r>
          </w:p>
        </w:tc>
        <w:tc>
          <w:tcPr>
            <w:tcW w:w="748" w:type="pct"/>
            <w:shd w:val="clear" w:color="auto" w:fill="auto"/>
            <w:noWrap/>
            <w:vAlign w:val="bottom"/>
            <w:hideMark/>
          </w:tcPr>
          <w:p w14:paraId="30FED9AB"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7.74</w:t>
            </w:r>
          </w:p>
        </w:tc>
      </w:tr>
      <w:tr w:rsidR="00186523" w:rsidRPr="00892E38" w14:paraId="56DA9259" w14:textId="77777777" w:rsidTr="00A85F0C">
        <w:trPr>
          <w:trHeight w:val="300"/>
        </w:trPr>
        <w:tc>
          <w:tcPr>
            <w:tcW w:w="1331" w:type="pct"/>
            <w:shd w:val="clear" w:color="auto" w:fill="auto"/>
            <w:noWrap/>
            <w:vAlign w:val="bottom"/>
            <w:hideMark/>
          </w:tcPr>
          <w:p w14:paraId="31BCF892" w14:textId="77777777" w:rsidR="00892E38" w:rsidRPr="00892E38" w:rsidRDefault="00892E38" w:rsidP="00892E38">
            <w:pPr>
              <w:overflowPunct/>
              <w:autoSpaceDE/>
              <w:autoSpaceDN/>
              <w:adjustRightInd/>
              <w:spacing w:line="240" w:lineRule="auto"/>
              <w:ind w:firstLine="0"/>
              <w:jc w:val="left"/>
              <w:textAlignment w:val="auto"/>
              <w:rPr>
                <w:rFonts w:ascii="Calibri" w:hAnsi="Calibri" w:cs="Calibri"/>
                <w:b/>
                <w:bCs/>
                <w:color w:val="000000"/>
                <w:sz w:val="22"/>
                <w:szCs w:val="22"/>
                <w:lang w:bidi="km-KH"/>
              </w:rPr>
            </w:pPr>
            <w:r w:rsidRPr="00892E38">
              <w:rPr>
                <w:rFonts w:ascii="Calibri" w:hAnsi="Calibri" w:cs="Calibri"/>
                <w:b/>
                <w:bCs/>
                <w:color w:val="000000"/>
                <w:sz w:val="22"/>
                <w:szCs w:val="22"/>
                <w:lang w:bidi="km-KH"/>
              </w:rPr>
              <w:t>SMOTE-DT</w:t>
            </w:r>
          </w:p>
        </w:tc>
        <w:tc>
          <w:tcPr>
            <w:tcW w:w="571" w:type="pct"/>
            <w:shd w:val="clear" w:color="auto" w:fill="auto"/>
            <w:noWrap/>
            <w:vAlign w:val="bottom"/>
            <w:hideMark/>
          </w:tcPr>
          <w:p w14:paraId="3998B488"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1.22</w:t>
            </w:r>
          </w:p>
        </w:tc>
        <w:tc>
          <w:tcPr>
            <w:tcW w:w="770" w:type="pct"/>
            <w:shd w:val="clear" w:color="auto" w:fill="auto"/>
            <w:noWrap/>
            <w:vAlign w:val="bottom"/>
            <w:hideMark/>
          </w:tcPr>
          <w:p w14:paraId="3252A7CA"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1.3</w:t>
            </w:r>
          </w:p>
        </w:tc>
        <w:tc>
          <w:tcPr>
            <w:tcW w:w="800" w:type="pct"/>
            <w:shd w:val="clear" w:color="auto" w:fill="auto"/>
            <w:noWrap/>
            <w:vAlign w:val="bottom"/>
            <w:hideMark/>
          </w:tcPr>
          <w:p w14:paraId="27FBB6D1"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1.22</w:t>
            </w:r>
          </w:p>
        </w:tc>
        <w:tc>
          <w:tcPr>
            <w:tcW w:w="780" w:type="pct"/>
            <w:shd w:val="clear" w:color="auto" w:fill="auto"/>
            <w:noWrap/>
            <w:vAlign w:val="bottom"/>
            <w:hideMark/>
          </w:tcPr>
          <w:p w14:paraId="7EA13FDF"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1.24</w:t>
            </w:r>
          </w:p>
        </w:tc>
        <w:tc>
          <w:tcPr>
            <w:tcW w:w="748" w:type="pct"/>
            <w:shd w:val="clear" w:color="auto" w:fill="auto"/>
            <w:noWrap/>
            <w:vAlign w:val="bottom"/>
            <w:hideMark/>
          </w:tcPr>
          <w:p w14:paraId="0B1C46F3"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4.73</w:t>
            </w:r>
          </w:p>
        </w:tc>
      </w:tr>
      <w:tr w:rsidR="00186523" w:rsidRPr="00892E38" w14:paraId="01E1A47A" w14:textId="77777777" w:rsidTr="00A85F0C">
        <w:trPr>
          <w:trHeight w:val="300"/>
        </w:trPr>
        <w:tc>
          <w:tcPr>
            <w:tcW w:w="1331" w:type="pct"/>
            <w:shd w:val="clear" w:color="auto" w:fill="auto"/>
            <w:noWrap/>
            <w:vAlign w:val="bottom"/>
            <w:hideMark/>
          </w:tcPr>
          <w:p w14:paraId="1A2D3168" w14:textId="77777777" w:rsidR="00892E38" w:rsidRPr="00892E38" w:rsidRDefault="00892E38" w:rsidP="00892E38">
            <w:pPr>
              <w:overflowPunct/>
              <w:autoSpaceDE/>
              <w:autoSpaceDN/>
              <w:adjustRightInd/>
              <w:spacing w:line="240" w:lineRule="auto"/>
              <w:ind w:firstLine="0"/>
              <w:jc w:val="left"/>
              <w:textAlignment w:val="auto"/>
              <w:rPr>
                <w:rFonts w:ascii="Calibri" w:hAnsi="Calibri" w:cs="Calibri"/>
                <w:b/>
                <w:bCs/>
                <w:color w:val="000000"/>
                <w:sz w:val="22"/>
                <w:szCs w:val="22"/>
                <w:lang w:bidi="km-KH"/>
              </w:rPr>
            </w:pPr>
            <w:r w:rsidRPr="00892E38">
              <w:rPr>
                <w:rFonts w:ascii="Calibri" w:hAnsi="Calibri" w:cs="Calibri"/>
                <w:b/>
                <w:bCs/>
                <w:color w:val="000000"/>
                <w:sz w:val="22"/>
                <w:szCs w:val="22"/>
                <w:lang w:bidi="km-KH"/>
              </w:rPr>
              <w:t>SMOTE-GB</w:t>
            </w:r>
          </w:p>
        </w:tc>
        <w:tc>
          <w:tcPr>
            <w:tcW w:w="571" w:type="pct"/>
            <w:shd w:val="clear" w:color="auto" w:fill="auto"/>
            <w:noWrap/>
            <w:vAlign w:val="bottom"/>
            <w:hideMark/>
          </w:tcPr>
          <w:p w14:paraId="52CD2AC9"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5.85</w:t>
            </w:r>
          </w:p>
        </w:tc>
        <w:tc>
          <w:tcPr>
            <w:tcW w:w="770" w:type="pct"/>
            <w:shd w:val="clear" w:color="auto" w:fill="auto"/>
            <w:noWrap/>
            <w:vAlign w:val="bottom"/>
            <w:hideMark/>
          </w:tcPr>
          <w:p w14:paraId="23EF5037"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5.95</w:t>
            </w:r>
          </w:p>
        </w:tc>
        <w:tc>
          <w:tcPr>
            <w:tcW w:w="800" w:type="pct"/>
            <w:shd w:val="clear" w:color="auto" w:fill="auto"/>
            <w:noWrap/>
            <w:vAlign w:val="bottom"/>
            <w:hideMark/>
          </w:tcPr>
          <w:p w14:paraId="2EE516BD"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5.85</w:t>
            </w:r>
          </w:p>
        </w:tc>
        <w:tc>
          <w:tcPr>
            <w:tcW w:w="780" w:type="pct"/>
            <w:shd w:val="clear" w:color="auto" w:fill="auto"/>
            <w:noWrap/>
            <w:vAlign w:val="bottom"/>
            <w:hideMark/>
          </w:tcPr>
          <w:p w14:paraId="25A61273"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5.85</w:t>
            </w:r>
          </w:p>
        </w:tc>
        <w:tc>
          <w:tcPr>
            <w:tcW w:w="748" w:type="pct"/>
            <w:shd w:val="clear" w:color="auto" w:fill="auto"/>
            <w:noWrap/>
            <w:vAlign w:val="bottom"/>
            <w:hideMark/>
          </w:tcPr>
          <w:p w14:paraId="6F1E8BAF"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7.51</w:t>
            </w:r>
          </w:p>
        </w:tc>
      </w:tr>
      <w:tr w:rsidR="00186523" w:rsidRPr="00892E38" w14:paraId="6943F6D9" w14:textId="77777777" w:rsidTr="00A85F0C">
        <w:trPr>
          <w:trHeight w:val="300"/>
        </w:trPr>
        <w:tc>
          <w:tcPr>
            <w:tcW w:w="1331" w:type="pct"/>
            <w:shd w:val="clear" w:color="auto" w:fill="auto"/>
            <w:noWrap/>
            <w:vAlign w:val="bottom"/>
            <w:hideMark/>
          </w:tcPr>
          <w:p w14:paraId="486F7F03" w14:textId="77777777" w:rsidR="00892E38" w:rsidRPr="00892E38" w:rsidRDefault="00892E38" w:rsidP="00892E38">
            <w:pPr>
              <w:overflowPunct/>
              <w:autoSpaceDE/>
              <w:autoSpaceDN/>
              <w:adjustRightInd/>
              <w:spacing w:line="240" w:lineRule="auto"/>
              <w:ind w:firstLine="0"/>
              <w:jc w:val="left"/>
              <w:textAlignment w:val="auto"/>
              <w:rPr>
                <w:rFonts w:ascii="Calibri" w:hAnsi="Calibri" w:cs="Calibri"/>
                <w:b/>
                <w:bCs/>
                <w:color w:val="000000"/>
                <w:sz w:val="22"/>
                <w:szCs w:val="22"/>
                <w:lang w:bidi="km-KH"/>
              </w:rPr>
            </w:pPr>
            <w:r w:rsidRPr="00892E38">
              <w:rPr>
                <w:rFonts w:ascii="Calibri" w:hAnsi="Calibri" w:cs="Calibri"/>
                <w:b/>
                <w:bCs/>
                <w:color w:val="000000"/>
                <w:sz w:val="22"/>
                <w:szCs w:val="22"/>
                <w:lang w:bidi="km-KH"/>
              </w:rPr>
              <w:t>SMOTE-KNN</w:t>
            </w:r>
          </w:p>
        </w:tc>
        <w:tc>
          <w:tcPr>
            <w:tcW w:w="571" w:type="pct"/>
            <w:shd w:val="clear" w:color="auto" w:fill="auto"/>
            <w:noWrap/>
            <w:vAlign w:val="bottom"/>
            <w:hideMark/>
          </w:tcPr>
          <w:p w14:paraId="786873C0"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1.76</w:t>
            </w:r>
          </w:p>
        </w:tc>
        <w:tc>
          <w:tcPr>
            <w:tcW w:w="770" w:type="pct"/>
            <w:shd w:val="clear" w:color="auto" w:fill="auto"/>
            <w:noWrap/>
            <w:vAlign w:val="bottom"/>
            <w:hideMark/>
          </w:tcPr>
          <w:p w14:paraId="5A2D7F8A"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3.06</w:t>
            </w:r>
          </w:p>
        </w:tc>
        <w:tc>
          <w:tcPr>
            <w:tcW w:w="800" w:type="pct"/>
            <w:shd w:val="clear" w:color="auto" w:fill="auto"/>
            <w:noWrap/>
            <w:vAlign w:val="bottom"/>
            <w:hideMark/>
          </w:tcPr>
          <w:p w14:paraId="1E82B577"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1.76</w:t>
            </w:r>
          </w:p>
        </w:tc>
        <w:tc>
          <w:tcPr>
            <w:tcW w:w="780" w:type="pct"/>
            <w:shd w:val="clear" w:color="auto" w:fill="auto"/>
            <w:noWrap/>
            <w:vAlign w:val="bottom"/>
            <w:hideMark/>
          </w:tcPr>
          <w:p w14:paraId="17785207"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2</w:t>
            </w:r>
          </w:p>
        </w:tc>
        <w:tc>
          <w:tcPr>
            <w:tcW w:w="748" w:type="pct"/>
            <w:shd w:val="clear" w:color="auto" w:fill="auto"/>
            <w:noWrap/>
            <w:vAlign w:val="bottom"/>
            <w:hideMark/>
          </w:tcPr>
          <w:p w14:paraId="7DEF8811"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5.06</w:t>
            </w:r>
          </w:p>
        </w:tc>
      </w:tr>
      <w:tr w:rsidR="00186523" w:rsidRPr="00892E38" w14:paraId="68B42190" w14:textId="77777777" w:rsidTr="00A85F0C">
        <w:trPr>
          <w:trHeight w:val="300"/>
        </w:trPr>
        <w:tc>
          <w:tcPr>
            <w:tcW w:w="1331" w:type="pct"/>
            <w:shd w:val="clear" w:color="auto" w:fill="auto"/>
            <w:noWrap/>
            <w:vAlign w:val="bottom"/>
            <w:hideMark/>
          </w:tcPr>
          <w:p w14:paraId="6F61DAA4" w14:textId="77777777" w:rsidR="00892E38" w:rsidRPr="00892E38" w:rsidRDefault="00892E38" w:rsidP="00892E38">
            <w:pPr>
              <w:overflowPunct/>
              <w:autoSpaceDE/>
              <w:autoSpaceDN/>
              <w:adjustRightInd/>
              <w:spacing w:line="240" w:lineRule="auto"/>
              <w:ind w:firstLine="0"/>
              <w:jc w:val="left"/>
              <w:textAlignment w:val="auto"/>
              <w:rPr>
                <w:rFonts w:ascii="Calibri" w:hAnsi="Calibri" w:cs="Calibri"/>
                <w:b/>
                <w:bCs/>
                <w:color w:val="000000"/>
                <w:sz w:val="22"/>
                <w:szCs w:val="22"/>
                <w:lang w:bidi="km-KH"/>
              </w:rPr>
            </w:pPr>
            <w:r w:rsidRPr="00892E38">
              <w:rPr>
                <w:rFonts w:ascii="Calibri" w:hAnsi="Calibri" w:cs="Calibri"/>
                <w:b/>
                <w:bCs/>
                <w:color w:val="000000"/>
                <w:sz w:val="22"/>
                <w:szCs w:val="22"/>
                <w:lang w:bidi="km-KH"/>
              </w:rPr>
              <w:t>SMOTE-RF</w:t>
            </w:r>
          </w:p>
        </w:tc>
        <w:tc>
          <w:tcPr>
            <w:tcW w:w="571" w:type="pct"/>
            <w:shd w:val="clear" w:color="auto" w:fill="auto"/>
            <w:noWrap/>
            <w:vAlign w:val="bottom"/>
            <w:hideMark/>
          </w:tcPr>
          <w:p w14:paraId="180DB06E" w14:textId="77777777" w:rsidR="00892E38" w:rsidRPr="00D43564" w:rsidRDefault="00892E38" w:rsidP="00892E38">
            <w:pPr>
              <w:overflowPunct/>
              <w:autoSpaceDE/>
              <w:autoSpaceDN/>
              <w:adjustRightInd/>
              <w:spacing w:line="240" w:lineRule="auto"/>
              <w:ind w:firstLine="0"/>
              <w:jc w:val="right"/>
              <w:textAlignment w:val="auto"/>
              <w:rPr>
                <w:rFonts w:ascii="Calibri" w:hAnsi="Calibri" w:cs="Calibri"/>
                <w:b/>
                <w:bCs/>
                <w:color w:val="000000"/>
                <w:sz w:val="22"/>
                <w:szCs w:val="22"/>
                <w:lang w:bidi="km-KH"/>
              </w:rPr>
            </w:pPr>
            <w:r w:rsidRPr="00D43564">
              <w:rPr>
                <w:rFonts w:ascii="Calibri" w:hAnsi="Calibri" w:cs="Calibri"/>
                <w:b/>
                <w:bCs/>
                <w:color w:val="000000"/>
                <w:sz w:val="22"/>
                <w:szCs w:val="22"/>
                <w:lang w:bidi="km-KH"/>
              </w:rPr>
              <w:t>97.75</w:t>
            </w:r>
          </w:p>
        </w:tc>
        <w:tc>
          <w:tcPr>
            <w:tcW w:w="770" w:type="pct"/>
            <w:shd w:val="clear" w:color="auto" w:fill="auto"/>
            <w:noWrap/>
            <w:vAlign w:val="bottom"/>
            <w:hideMark/>
          </w:tcPr>
          <w:p w14:paraId="60362056" w14:textId="77777777" w:rsidR="00892E38" w:rsidRPr="00D43564" w:rsidRDefault="00892E38" w:rsidP="00892E38">
            <w:pPr>
              <w:overflowPunct/>
              <w:autoSpaceDE/>
              <w:autoSpaceDN/>
              <w:adjustRightInd/>
              <w:spacing w:line="240" w:lineRule="auto"/>
              <w:ind w:firstLine="0"/>
              <w:jc w:val="right"/>
              <w:textAlignment w:val="auto"/>
              <w:rPr>
                <w:rFonts w:ascii="Calibri" w:hAnsi="Calibri" w:cs="Calibri"/>
                <w:b/>
                <w:bCs/>
                <w:color w:val="000000"/>
                <w:sz w:val="22"/>
                <w:szCs w:val="22"/>
                <w:lang w:bidi="km-KH"/>
              </w:rPr>
            </w:pPr>
            <w:r w:rsidRPr="00D43564">
              <w:rPr>
                <w:rFonts w:ascii="Calibri" w:hAnsi="Calibri" w:cs="Calibri"/>
                <w:b/>
                <w:bCs/>
                <w:color w:val="000000"/>
                <w:sz w:val="22"/>
                <w:szCs w:val="22"/>
                <w:lang w:bidi="km-KH"/>
              </w:rPr>
              <w:t>97.78</w:t>
            </w:r>
          </w:p>
        </w:tc>
        <w:tc>
          <w:tcPr>
            <w:tcW w:w="800" w:type="pct"/>
            <w:shd w:val="clear" w:color="auto" w:fill="auto"/>
            <w:noWrap/>
            <w:vAlign w:val="bottom"/>
            <w:hideMark/>
          </w:tcPr>
          <w:p w14:paraId="17835BCF" w14:textId="77777777" w:rsidR="00892E38" w:rsidRPr="00D43564" w:rsidRDefault="00892E38" w:rsidP="00892E38">
            <w:pPr>
              <w:overflowPunct/>
              <w:autoSpaceDE/>
              <w:autoSpaceDN/>
              <w:adjustRightInd/>
              <w:spacing w:line="240" w:lineRule="auto"/>
              <w:ind w:firstLine="0"/>
              <w:jc w:val="right"/>
              <w:textAlignment w:val="auto"/>
              <w:rPr>
                <w:rFonts w:ascii="Calibri" w:hAnsi="Calibri" w:cs="Calibri"/>
                <w:b/>
                <w:bCs/>
                <w:color w:val="000000"/>
                <w:sz w:val="22"/>
                <w:szCs w:val="22"/>
                <w:lang w:bidi="km-KH"/>
              </w:rPr>
            </w:pPr>
            <w:r w:rsidRPr="00D43564">
              <w:rPr>
                <w:rFonts w:ascii="Calibri" w:hAnsi="Calibri" w:cs="Calibri"/>
                <w:b/>
                <w:bCs/>
                <w:color w:val="000000"/>
                <w:sz w:val="22"/>
                <w:szCs w:val="22"/>
                <w:lang w:bidi="km-KH"/>
              </w:rPr>
              <w:t>97.75</w:t>
            </w:r>
          </w:p>
        </w:tc>
        <w:tc>
          <w:tcPr>
            <w:tcW w:w="780" w:type="pct"/>
            <w:shd w:val="clear" w:color="auto" w:fill="auto"/>
            <w:noWrap/>
            <w:vAlign w:val="bottom"/>
            <w:hideMark/>
          </w:tcPr>
          <w:p w14:paraId="2565E280" w14:textId="77777777" w:rsidR="00892E38" w:rsidRPr="00D43564" w:rsidRDefault="00892E38" w:rsidP="00892E38">
            <w:pPr>
              <w:overflowPunct/>
              <w:autoSpaceDE/>
              <w:autoSpaceDN/>
              <w:adjustRightInd/>
              <w:spacing w:line="240" w:lineRule="auto"/>
              <w:ind w:firstLine="0"/>
              <w:jc w:val="right"/>
              <w:textAlignment w:val="auto"/>
              <w:rPr>
                <w:rFonts w:ascii="Calibri" w:hAnsi="Calibri" w:cs="Calibri"/>
                <w:b/>
                <w:bCs/>
                <w:color w:val="000000"/>
                <w:sz w:val="22"/>
                <w:szCs w:val="22"/>
                <w:lang w:bidi="km-KH"/>
              </w:rPr>
            </w:pPr>
            <w:r w:rsidRPr="00D43564">
              <w:rPr>
                <w:rFonts w:ascii="Calibri" w:hAnsi="Calibri" w:cs="Calibri"/>
                <w:b/>
                <w:bCs/>
                <w:color w:val="000000"/>
                <w:sz w:val="22"/>
                <w:szCs w:val="22"/>
                <w:lang w:bidi="km-KH"/>
              </w:rPr>
              <w:t>97.75</w:t>
            </w:r>
          </w:p>
        </w:tc>
        <w:tc>
          <w:tcPr>
            <w:tcW w:w="748" w:type="pct"/>
            <w:shd w:val="clear" w:color="auto" w:fill="auto"/>
            <w:noWrap/>
            <w:vAlign w:val="bottom"/>
            <w:hideMark/>
          </w:tcPr>
          <w:p w14:paraId="50AF1B38" w14:textId="77777777" w:rsidR="00892E38" w:rsidRPr="00D43564" w:rsidRDefault="00892E38" w:rsidP="00892E38">
            <w:pPr>
              <w:overflowPunct/>
              <w:autoSpaceDE/>
              <w:autoSpaceDN/>
              <w:adjustRightInd/>
              <w:spacing w:line="240" w:lineRule="auto"/>
              <w:ind w:firstLine="0"/>
              <w:jc w:val="right"/>
              <w:textAlignment w:val="auto"/>
              <w:rPr>
                <w:rFonts w:ascii="Calibri" w:hAnsi="Calibri" w:cs="Calibri"/>
                <w:b/>
                <w:bCs/>
                <w:color w:val="000000"/>
                <w:sz w:val="22"/>
                <w:szCs w:val="22"/>
                <w:lang w:bidi="km-KH"/>
              </w:rPr>
            </w:pPr>
            <w:r w:rsidRPr="00D43564">
              <w:rPr>
                <w:rFonts w:ascii="Calibri" w:hAnsi="Calibri" w:cs="Calibri"/>
                <w:b/>
                <w:bCs/>
                <w:color w:val="000000"/>
                <w:sz w:val="22"/>
                <w:szCs w:val="22"/>
                <w:lang w:bidi="km-KH"/>
              </w:rPr>
              <w:t>98.65</w:t>
            </w:r>
          </w:p>
        </w:tc>
      </w:tr>
      <w:tr w:rsidR="00186523" w:rsidRPr="00892E38" w14:paraId="5FEE7E58" w14:textId="77777777" w:rsidTr="00A85F0C">
        <w:trPr>
          <w:trHeight w:val="300"/>
        </w:trPr>
        <w:tc>
          <w:tcPr>
            <w:tcW w:w="1331" w:type="pct"/>
            <w:shd w:val="clear" w:color="auto" w:fill="auto"/>
            <w:noWrap/>
            <w:vAlign w:val="bottom"/>
            <w:hideMark/>
          </w:tcPr>
          <w:p w14:paraId="61787291" w14:textId="77777777" w:rsidR="00892E38" w:rsidRPr="00892E38" w:rsidRDefault="00892E38" w:rsidP="00892E38">
            <w:pPr>
              <w:overflowPunct/>
              <w:autoSpaceDE/>
              <w:autoSpaceDN/>
              <w:adjustRightInd/>
              <w:spacing w:line="240" w:lineRule="auto"/>
              <w:ind w:firstLine="0"/>
              <w:jc w:val="left"/>
              <w:textAlignment w:val="auto"/>
              <w:rPr>
                <w:rFonts w:ascii="Calibri" w:hAnsi="Calibri" w:cs="Calibri"/>
                <w:b/>
                <w:bCs/>
                <w:color w:val="000000"/>
                <w:sz w:val="22"/>
                <w:szCs w:val="22"/>
                <w:lang w:bidi="km-KH"/>
              </w:rPr>
            </w:pPr>
            <w:r w:rsidRPr="00892E38">
              <w:rPr>
                <w:rFonts w:ascii="Calibri" w:hAnsi="Calibri" w:cs="Calibri"/>
                <w:b/>
                <w:bCs/>
                <w:color w:val="000000"/>
                <w:sz w:val="22"/>
                <w:szCs w:val="22"/>
                <w:lang w:bidi="km-KH"/>
              </w:rPr>
              <w:lastRenderedPageBreak/>
              <w:t>SMOTE-SVM</w:t>
            </w:r>
          </w:p>
        </w:tc>
        <w:tc>
          <w:tcPr>
            <w:tcW w:w="571" w:type="pct"/>
            <w:shd w:val="clear" w:color="auto" w:fill="auto"/>
            <w:noWrap/>
            <w:vAlign w:val="bottom"/>
            <w:hideMark/>
          </w:tcPr>
          <w:p w14:paraId="64D01C09"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4.55</w:t>
            </w:r>
          </w:p>
        </w:tc>
        <w:tc>
          <w:tcPr>
            <w:tcW w:w="770" w:type="pct"/>
            <w:shd w:val="clear" w:color="auto" w:fill="auto"/>
            <w:noWrap/>
            <w:vAlign w:val="bottom"/>
            <w:hideMark/>
          </w:tcPr>
          <w:p w14:paraId="1ED06CAC"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4.75</w:t>
            </w:r>
          </w:p>
        </w:tc>
        <w:tc>
          <w:tcPr>
            <w:tcW w:w="800" w:type="pct"/>
            <w:shd w:val="clear" w:color="auto" w:fill="auto"/>
            <w:noWrap/>
            <w:vAlign w:val="bottom"/>
            <w:hideMark/>
          </w:tcPr>
          <w:p w14:paraId="3CE5CF70"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4.55</w:t>
            </w:r>
          </w:p>
        </w:tc>
        <w:tc>
          <w:tcPr>
            <w:tcW w:w="780" w:type="pct"/>
            <w:shd w:val="clear" w:color="auto" w:fill="auto"/>
            <w:noWrap/>
            <w:vAlign w:val="bottom"/>
            <w:hideMark/>
          </w:tcPr>
          <w:p w14:paraId="5753C411"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4.58</w:t>
            </w:r>
          </w:p>
        </w:tc>
        <w:tc>
          <w:tcPr>
            <w:tcW w:w="748" w:type="pct"/>
            <w:shd w:val="clear" w:color="auto" w:fill="auto"/>
            <w:noWrap/>
            <w:vAlign w:val="bottom"/>
            <w:hideMark/>
          </w:tcPr>
          <w:p w14:paraId="4395ABD9"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6.73</w:t>
            </w:r>
          </w:p>
        </w:tc>
      </w:tr>
    </w:tbl>
    <w:p w14:paraId="4B68BBD5" w14:textId="3C2B86B9" w:rsidR="009A0DDA" w:rsidRDefault="009A0DDA" w:rsidP="00522BD8">
      <w:pPr>
        <w:spacing w:before="120"/>
        <w:ind w:firstLine="0"/>
      </w:pPr>
      <w:r>
        <w:t>In addition, by comparing the performance metrics of different classifiers, this table provides insights into their effectiveness in handling class imbalances using the SMOTE algorithm. Figure 3 can guide the selection of the most suitable classifier for the given dataset and task, considering both overall performance and specific evaluation metrics.</w:t>
      </w:r>
    </w:p>
    <w:p w14:paraId="5DA55E5E" w14:textId="29DF9113" w:rsidR="002A40D2" w:rsidRDefault="003F3AD7" w:rsidP="003F3AD7">
      <w:pPr>
        <w:ind w:firstLine="0"/>
        <w:jc w:val="center"/>
      </w:pPr>
      <w:r>
        <w:rPr>
          <w:noProof/>
        </w:rPr>
        <w:drawing>
          <wp:inline distT="0" distB="0" distL="0" distR="0" wp14:anchorId="00CD5E79" wp14:editId="624C5A64">
            <wp:extent cx="3857790" cy="2762250"/>
            <wp:effectExtent l="0" t="0" r="9525" b="0"/>
            <wp:docPr id="16161232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123240" name="Picture 1616123240"/>
                    <pic:cNvPicPr/>
                  </pic:nvPicPr>
                  <pic:blipFill rotWithShape="1">
                    <a:blip r:embed="rId10" cstate="print">
                      <a:extLst>
                        <a:ext uri="{28A0092B-C50C-407E-A947-70E740481C1C}">
                          <a14:useLocalDpi xmlns:a14="http://schemas.microsoft.com/office/drawing/2010/main" val="0"/>
                        </a:ext>
                      </a:extLst>
                    </a:blip>
                    <a:srcRect l="3540" t="9037" r="3792" b="2486"/>
                    <a:stretch/>
                  </pic:blipFill>
                  <pic:spPr bwMode="auto">
                    <a:xfrm>
                      <a:off x="0" y="0"/>
                      <a:ext cx="3878008" cy="2776726"/>
                    </a:xfrm>
                    <a:prstGeom prst="rect">
                      <a:avLst/>
                    </a:prstGeom>
                    <a:ln>
                      <a:noFill/>
                    </a:ln>
                    <a:extLst>
                      <a:ext uri="{53640926-AAD7-44D8-BBD7-CCE9431645EC}">
                        <a14:shadowObscured xmlns:a14="http://schemas.microsoft.com/office/drawing/2010/main"/>
                      </a:ext>
                    </a:extLst>
                  </pic:spPr>
                </pic:pic>
              </a:graphicData>
            </a:graphic>
          </wp:inline>
        </w:drawing>
      </w:r>
    </w:p>
    <w:p w14:paraId="53150206" w14:textId="407D905E" w:rsidR="003317A9" w:rsidRDefault="00CD4841" w:rsidP="00253BE0">
      <w:pPr>
        <w:spacing w:after="120"/>
        <w:jc w:val="center"/>
      </w:pPr>
      <w:r>
        <w:t xml:space="preserve">Figure </w:t>
      </w:r>
      <w:r w:rsidR="00BF691E">
        <w:t>4</w:t>
      </w:r>
      <w:r>
        <w:t xml:space="preserve">: </w:t>
      </w:r>
      <w:r w:rsidR="00116EDE" w:rsidRPr="00116EDE">
        <w:t>Classification results comparison using SMOTE</w:t>
      </w:r>
    </w:p>
    <w:p w14:paraId="236C8AD1" w14:textId="3870E653" w:rsidR="00997403" w:rsidRDefault="003317A9" w:rsidP="00253BE0">
      <w:pPr>
        <w:spacing w:after="120"/>
        <w:ind w:firstLine="0"/>
        <w:jc w:val="left"/>
      </w:pPr>
      <w:r w:rsidRPr="003317A9">
        <w:t>To compare the CA</w:t>
      </w:r>
      <w:r w:rsidR="007E0F3F">
        <w:t xml:space="preserve"> and AUC </w:t>
      </w:r>
      <w:r w:rsidRPr="003317A9">
        <w:t xml:space="preserve">of models using SMOTE and without using SMOTE, we present the following </w:t>
      </w:r>
      <w:r w:rsidR="00B72231">
        <w:t xml:space="preserve">Figure </w:t>
      </w:r>
      <w:r w:rsidR="00604E95">
        <w:t>4</w:t>
      </w:r>
      <w:r w:rsidR="007E0F3F">
        <w:t xml:space="preserve"> and Figure </w:t>
      </w:r>
      <w:r w:rsidR="00604E95">
        <w:t>5</w:t>
      </w:r>
      <w:r w:rsidR="007E0F3F">
        <w:t xml:space="preserve">. </w:t>
      </w:r>
    </w:p>
    <w:p w14:paraId="78D1813F" w14:textId="77777777" w:rsidR="00EC72C7" w:rsidRDefault="003C49BE" w:rsidP="00EC72C7">
      <w:pPr>
        <w:jc w:val="center"/>
      </w:pPr>
      <w:r>
        <w:rPr>
          <w:noProof/>
        </w:rPr>
        <w:drawing>
          <wp:inline distT="0" distB="0" distL="0" distR="0" wp14:anchorId="6D59015F" wp14:editId="19783FF5">
            <wp:extent cx="3826139" cy="2223135"/>
            <wp:effectExtent l="0" t="0" r="0" b="0"/>
            <wp:docPr id="8950726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072677" name="Picture 895072677"/>
                    <pic:cNvPicPr/>
                  </pic:nvPicPr>
                  <pic:blipFill rotWithShape="1">
                    <a:blip r:embed="rId11" cstate="print">
                      <a:extLst>
                        <a:ext uri="{28A0092B-C50C-407E-A947-70E740481C1C}">
                          <a14:useLocalDpi xmlns:a14="http://schemas.microsoft.com/office/drawing/2010/main" val="0"/>
                        </a:ext>
                      </a:extLst>
                    </a:blip>
                    <a:srcRect t="9172" b="13349"/>
                    <a:stretch/>
                  </pic:blipFill>
                  <pic:spPr bwMode="auto">
                    <a:xfrm>
                      <a:off x="0" y="0"/>
                      <a:ext cx="3836114" cy="2228931"/>
                    </a:xfrm>
                    <a:prstGeom prst="rect">
                      <a:avLst/>
                    </a:prstGeom>
                    <a:ln>
                      <a:noFill/>
                    </a:ln>
                    <a:extLst>
                      <a:ext uri="{53640926-AAD7-44D8-BBD7-CCE9431645EC}">
                        <a14:shadowObscured xmlns:a14="http://schemas.microsoft.com/office/drawing/2010/main"/>
                      </a:ext>
                    </a:extLst>
                  </pic:spPr>
                </pic:pic>
              </a:graphicData>
            </a:graphic>
          </wp:inline>
        </w:drawing>
      </w:r>
    </w:p>
    <w:p w14:paraId="5D8E0F20" w14:textId="4969BF02" w:rsidR="00490839" w:rsidRDefault="00490839" w:rsidP="00EC72C7">
      <w:pPr>
        <w:jc w:val="center"/>
      </w:pPr>
      <w:r>
        <w:t xml:space="preserve">Figure 5: </w:t>
      </w:r>
      <w:r w:rsidR="00EC1B15" w:rsidRPr="00EC1B15">
        <w:t xml:space="preserve">Comparison </w:t>
      </w:r>
      <w:r w:rsidR="002E1E3E">
        <w:t>CA</w:t>
      </w:r>
      <w:r w:rsidR="00EC1B15" w:rsidRPr="00EC1B15">
        <w:t xml:space="preserve"> of models using SMOTE and without using SMOTE</w:t>
      </w:r>
    </w:p>
    <w:p w14:paraId="60003E1B" w14:textId="71E51D72" w:rsidR="00854AF6" w:rsidRDefault="00854AF6" w:rsidP="008116CA">
      <w:pPr>
        <w:ind w:firstLine="0"/>
      </w:pPr>
      <w:r>
        <w:lastRenderedPageBreak/>
        <w:t xml:space="preserve">Figure </w:t>
      </w:r>
      <w:r w:rsidR="00E640FA">
        <w:t>5</w:t>
      </w:r>
      <w:r>
        <w:t xml:space="preserve"> shows that we observe that using SMOTE generally improves the CA of the models compared to not using SMOTE. The models consistently show higher CA values when SMOTE is applied. For example, the RF model achieves a CA of 85.73% without SMOTE, which increases to 97.75% with SMOTE.</w:t>
      </w:r>
    </w:p>
    <w:p w14:paraId="7F6DDCE2" w14:textId="62231C0B" w:rsidR="008863E2" w:rsidRDefault="00EE6D86" w:rsidP="00126A87">
      <w:pPr>
        <w:jc w:val="center"/>
      </w:pPr>
      <w:r>
        <w:rPr>
          <w:noProof/>
        </w:rPr>
        <w:drawing>
          <wp:inline distT="0" distB="0" distL="0" distR="0" wp14:anchorId="77F7B7D2" wp14:editId="3389C730">
            <wp:extent cx="3764280" cy="2228206"/>
            <wp:effectExtent l="0" t="0" r="7620" b="1270"/>
            <wp:docPr id="9897477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747798" name="Picture 989747798"/>
                    <pic:cNvPicPr/>
                  </pic:nvPicPr>
                  <pic:blipFill rotWithShape="1">
                    <a:blip r:embed="rId12" cstate="print">
                      <a:extLst>
                        <a:ext uri="{28A0092B-C50C-407E-A947-70E740481C1C}">
                          <a14:useLocalDpi xmlns:a14="http://schemas.microsoft.com/office/drawing/2010/main" val="0"/>
                        </a:ext>
                      </a:extLst>
                    </a:blip>
                    <a:srcRect t="8673" b="12394"/>
                    <a:stretch/>
                  </pic:blipFill>
                  <pic:spPr bwMode="auto">
                    <a:xfrm>
                      <a:off x="0" y="0"/>
                      <a:ext cx="3772707" cy="2233194"/>
                    </a:xfrm>
                    <a:prstGeom prst="rect">
                      <a:avLst/>
                    </a:prstGeom>
                    <a:ln>
                      <a:noFill/>
                    </a:ln>
                    <a:extLst>
                      <a:ext uri="{53640926-AAD7-44D8-BBD7-CCE9431645EC}">
                        <a14:shadowObscured xmlns:a14="http://schemas.microsoft.com/office/drawing/2010/main"/>
                      </a:ext>
                    </a:extLst>
                  </pic:spPr>
                </pic:pic>
              </a:graphicData>
            </a:graphic>
          </wp:inline>
        </w:drawing>
      </w:r>
    </w:p>
    <w:p w14:paraId="772BF4A3" w14:textId="2AED34BE" w:rsidR="009A2CF5" w:rsidRDefault="009A2CF5" w:rsidP="009D2A48">
      <w:pPr>
        <w:spacing w:after="120"/>
        <w:jc w:val="center"/>
      </w:pPr>
      <w:r>
        <w:t xml:space="preserve">Figure </w:t>
      </w:r>
      <w:r w:rsidR="003B6BD3">
        <w:t>6</w:t>
      </w:r>
      <w:r>
        <w:t xml:space="preserve">: </w:t>
      </w:r>
      <w:r w:rsidRPr="00EC1B15">
        <w:t xml:space="preserve">Comparison </w:t>
      </w:r>
      <w:r w:rsidR="00C84129">
        <w:t>AUC</w:t>
      </w:r>
      <w:r w:rsidRPr="00EC1B15">
        <w:t xml:space="preserve"> of models using SMOTE and without using SMOTE</w:t>
      </w:r>
    </w:p>
    <w:p w14:paraId="1D22BA5C" w14:textId="4AE4E52B" w:rsidR="00854AF6" w:rsidRDefault="00854AF6" w:rsidP="009D2A48">
      <w:pPr>
        <w:spacing w:after="120"/>
        <w:ind w:firstLine="0"/>
      </w:pPr>
      <w:r>
        <w:t xml:space="preserve">From Figure </w:t>
      </w:r>
      <w:r w:rsidR="00210394">
        <w:t>6</w:t>
      </w:r>
      <w:r>
        <w:t>, we can see that using SMOTE also leads to higher AUC values across the models. AUC measures the overall performance of the models in distinguishing between positive and negative instances, considering various thresholds. The AUC values show significant improvements when SMOTE is utilized. For instance, the RF model achieves an AUC of 65.66% without SMOTE, which increases to 98.65% with SMOTE.</w:t>
      </w:r>
    </w:p>
    <w:p w14:paraId="642A8AE1" w14:textId="77777777" w:rsidR="005631BA" w:rsidRDefault="005631BA" w:rsidP="005631BA">
      <w:pPr>
        <w:ind w:firstLine="0"/>
      </w:pPr>
      <w:r>
        <w:t>These results indicate that applying SMOTE helps to improve both the CA and AUC of the models. It effectively addresses class imbalance, allowing the models to better capture the patterns and make more accurate predictions. The substantial improvements in AUC suggest that SMOTE enhances the models' ability to rank instances correctly and distinguish between classes, leading to improved overall classification performance.</w:t>
      </w:r>
    </w:p>
    <w:p w14:paraId="5C14C0FA" w14:textId="7144517B" w:rsidR="004250C7" w:rsidRDefault="004250C7" w:rsidP="004250C7">
      <w:pPr>
        <w:spacing w:before="240"/>
        <w:ind w:firstLine="0"/>
      </w:pPr>
      <w:r w:rsidRPr="004250C7">
        <w:t xml:space="preserve">Although the experimental results have very good results for the application of machine learning to hemogram blood test samples, However, one limitation of this study is that the dataset used for testing was collected from a single hospital in a specific geographic region. This may limit the generalizability of the findings to other populations or settings. Another limitation of the study is that the collected dataset only includes six diseases from the LIS database. This may limit the applicability of the findings to a wider range of diseases. Further research is needed to evaluate the proposed approach using datasets that include a more diverse range of diseases. Additionally, the study focused solely on hemogram blood test samples and did not incorporate other types of medical data. Further research is needed to evaluate the proposed approach using larger and </w:t>
      </w:r>
      <w:r w:rsidRPr="004250C7">
        <w:lastRenderedPageBreak/>
        <w:t>more diverse datasets and to explore the potential of incorporating other types of medical data.</w:t>
      </w:r>
    </w:p>
    <w:p w14:paraId="0776F6CA" w14:textId="79E64A1E" w:rsidR="00F96E1E" w:rsidRDefault="00F96E1E" w:rsidP="00F96E1E">
      <w:pPr>
        <w:pStyle w:val="heading1"/>
      </w:pPr>
      <w:r w:rsidRPr="00F96E1E">
        <w:t>Conclusion</w:t>
      </w:r>
    </w:p>
    <w:p w14:paraId="267771D9" w14:textId="1033F739" w:rsidR="00D9544B" w:rsidRDefault="00D9544B" w:rsidP="00D9544B">
      <w:pPr>
        <w:pStyle w:val="p1a"/>
        <w:spacing w:before="240"/>
      </w:pPr>
      <w:r>
        <w:t>In this study, we proposed an efficient algorithm for disease classification based on hemogram blood test samples. We applied the SMOTE algorithm to address the issue of class imbalance in the dataset and used Random Forest as the classification algorithm. Our proposed approach achieved high accuracy in classifying different diseases based on hemogram blood test samples. Specifically, the approach achieved an accuracy of up to 97.75% and an AUC of up to 98.65%.</w:t>
      </w:r>
    </w:p>
    <w:p w14:paraId="64917C45" w14:textId="4B36CBC4" w:rsidR="00D9544B" w:rsidRDefault="00D9544B" w:rsidP="00D9544B">
      <w:pPr>
        <w:pStyle w:val="p1a"/>
        <w:spacing w:before="240"/>
      </w:pPr>
      <w:r>
        <w:t xml:space="preserve">The results of this study demonstrate the potential of machine learning in improving the accuracy and efficiency of disease diagnosis and treatment. By analyzing hemogram blood test samples, doctors can make faster and more accurate diagnoses, improving treatment outcomes for patients and reducing healthcare costs. </w:t>
      </w:r>
    </w:p>
    <w:p w14:paraId="22C6E757" w14:textId="3C595C4D" w:rsidR="00D9544B" w:rsidRPr="00D9544B" w:rsidRDefault="00D9544B" w:rsidP="00D9544B">
      <w:pPr>
        <w:pStyle w:val="p1a"/>
        <w:spacing w:before="240"/>
      </w:pPr>
      <w:r>
        <w:t>Future research could focus on applying the proposed approach to larger and more diverse datasets to further validate its effectiveness. In addition, the approach could be extended to other types of medical data, such as clinical data, imaging data, and genomic data, to enable more comprehensive and personalized medical services.</w:t>
      </w:r>
    </w:p>
    <w:p w14:paraId="6B2655EE" w14:textId="77777777" w:rsidR="008F608C" w:rsidRDefault="009B2539" w:rsidP="00606587">
      <w:pPr>
        <w:pStyle w:val="heading1"/>
        <w:numPr>
          <w:ilvl w:val="0"/>
          <w:numId w:val="0"/>
        </w:numPr>
        <w:ind w:left="567" w:hanging="567"/>
      </w:pPr>
      <w:r>
        <w:t>References</w:t>
      </w:r>
    </w:p>
    <w:p w14:paraId="7E73FB0E" w14:textId="77777777" w:rsidR="00A6771B" w:rsidRPr="00A6771B" w:rsidRDefault="007F273F" w:rsidP="00A6771B">
      <w:pPr>
        <w:pStyle w:val="Bibliography"/>
        <w:rPr>
          <w:sz w:val="18"/>
        </w:rPr>
      </w:pPr>
      <w:r>
        <w:fldChar w:fldCharType="begin"/>
      </w:r>
      <w:r>
        <w:instrText xml:space="preserve"> ADDIN ZOTERO_BIBL {"uncited":[],"omitted":[],"custom":[]} CSL_BIBLIOGRAPHY </w:instrText>
      </w:r>
      <w:r>
        <w:fldChar w:fldCharType="separate"/>
      </w:r>
      <w:r w:rsidR="00A6771B" w:rsidRPr="00A6771B">
        <w:rPr>
          <w:sz w:val="18"/>
        </w:rPr>
        <w:t>[1]</w:t>
      </w:r>
      <w:r w:rsidR="00A6771B" w:rsidRPr="00A6771B">
        <w:rPr>
          <w:sz w:val="18"/>
        </w:rPr>
        <w:tab/>
        <w:t xml:space="preserve">G. Zini, “Artificial intelligence in hematology,” </w:t>
      </w:r>
      <w:r w:rsidR="00A6771B" w:rsidRPr="00A6771B">
        <w:rPr>
          <w:i/>
          <w:iCs/>
          <w:sz w:val="18"/>
        </w:rPr>
        <w:t>Hematology</w:t>
      </w:r>
      <w:r w:rsidR="00A6771B" w:rsidRPr="00A6771B">
        <w:rPr>
          <w:sz w:val="18"/>
        </w:rPr>
        <w:t>, vol. 10, no. 5, pp. 393–400, 2005.</w:t>
      </w:r>
    </w:p>
    <w:p w14:paraId="42733BC7" w14:textId="77777777" w:rsidR="00A6771B" w:rsidRPr="00A6771B" w:rsidRDefault="00A6771B" w:rsidP="00A6771B">
      <w:pPr>
        <w:pStyle w:val="Bibliography"/>
        <w:rPr>
          <w:sz w:val="18"/>
        </w:rPr>
      </w:pPr>
      <w:r w:rsidRPr="00A6771B">
        <w:rPr>
          <w:sz w:val="18"/>
        </w:rPr>
        <w:t>[2]</w:t>
      </w:r>
      <w:r w:rsidRPr="00A6771B">
        <w:rPr>
          <w:sz w:val="18"/>
        </w:rPr>
        <w:tab/>
        <w:t xml:space="preserve">S. J. MacEachern and N. D. Forkert, “Machine learning for precision medicine,” </w:t>
      </w:r>
      <w:r w:rsidRPr="00A6771B">
        <w:rPr>
          <w:i/>
          <w:iCs/>
          <w:sz w:val="18"/>
        </w:rPr>
        <w:t>Genome</w:t>
      </w:r>
      <w:r w:rsidRPr="00A6771B">
        <w:rPr>
          <w:sz w:val="18"/>
        </w:rPr>
        <w:t>, vol. 64, no. 4, pp. 416–425, 2021.</w:t>
      </w:r>
    </w:p>
    <w:p w14:paraId="59C90627" w14:textId="77777777" w:rsidR="00A6771B" w:rsidRPr="00A6771B" w:rsidRDefault="00A6771B" w:rsidP="00A6771B">
      <w:pPr>
        <w:pStyle w:val="Bibliography"/>
        <w:rPr>
          <w:sz w:val="18"/>
        </w:rPr>
      </w:pPr>
      <w:r w:rsidRPr="00A6771B">
        <w:rPr>
          <w:sz w:val="18"/>
        </w:rPr>
        <w:t>[3]</w:t>
      </w:r>
      <w:r w:rsidRPr="00A6771B">
        <w:rPr>
          <w:sz w:val="18"/>
        </w:rPr>
        <w:tab/>
        <w:t xml:space="preserve">P.-H. Huynh, T.-N. Tran, and others, “Enhancing COVID-19 prediction using transfer learning from Chest X-ray images,” in </w:t>
      </w:r>
      <w:r w:rsidRPr="00A6771B">
        <w:rPr>
          <w:i/>
          <w:iCs/>
          <w:sz w:val="18"/>
        </w:rPr>
        <w:t>2021 8th NAFOSTED Conference on Information and Computer Science (NICS)</w:t>
      </w:r>
      <w:r w:rsidRPr="00A6771B">
        <w:rPr>
          <w:sz w:val="18"/>
        </w:rPr>
        <w:t>, IEEE, 2021, pp. 398–403.</w:t>
      </w:r>
    </w:p>
    <w:p w14:paraId="0FFDDD3D" w14:textId="77777777" w:rsidR="00A6771B" w:rsidRPr="00A6771B" w:rsidRDefault="00A6771B" w:rsidP="00A6771B">
      <w:pPr>
        <w:pStyle w:val="Bibliography"/>
        <w:rPr>
          <w:sz w:val="18"/>
        </w:rPr>
      </w:pPr>
      <w:r w:rsidRPr="00A6771B">
        <w:rPr>
          <w:sz w:val="18"/>
        </w:rPr>
        <w:t>[4]</w:t>
      </w:r>
      <w:r w:rsidRPr="00A6771B">
        <w:rPr>
          <w:sz w:val="18"/>
        </w:rPr>
        <w:tab/>
        <w:t xml:space="preserve">P. H. Huynh and V. H. Nguyen, “A Novel Ensemble of Support Vector Machines for Improving Medical Data Classification,” </w:t>
      </w:r>
      <w:r w:rsidRPr="00A6771B">
        <w:rPr>
          <w:i/>
          <w:iCs/>
          <w:sz w:val="18"/>
        </w:rPr>
        <w:t>Eng. Innov.</w:t>
      </w:r>
      <w:r w:rsidRPr="00A6771B">
        <w:rPr>
          <w:sz w:val="18"/>
        </w:rPr>
        <w:t>, vol. 4, pp. 47–66, 2023.</w:t>
      </w:r>
    </w:p>
    <w:p w14:paraId="191D2330" w14:textId="77777777" w:rsidR="00A6771B" w:rsidRPr="00A6771B" w:rsidRDefault="00A6771B" w:rsidP="00A6771B">
      <w:pPr>
        <w:pStyle w:val="Bibliography"/>
        <w:rPr>
          <w:sz w:val="18"/>
        </w:rPr>
      </w:pPr>
      <w:r w:rsidRPr="00A6771B">
        <w:rPr>
          <w:sz w:val="18"/>
        </w:rPr>
        <w:t>[5]</w:t>
      </w:r>
      <w:r w:rsidRPr="00A6771B">
        <w:rPr>
          <w:sz w:val="18"/>
        </w:rPr>
        <w:tab/>
        <w:t xml:space="preserve">F. K. Alsheref and W. H. Gomaa, “Blood diseases detection using classical machine learning algorithms,” </w:t>
      </w:r>
      <w:r w:rsidRPr="00A6771B">
        <w:rPr>
          <w:i/>
          <w:iCs/>
          <w:sz w:val="18"/>
        </w:rPr>
        <w:t>Int. J. Adv. Comput. Sci. Appl.</w:t>
      </w:r>
      <w:r w:rsidRPr="00A6771B">
        <w:rPr>
          <w:sz w:val="18"/>
        </w:rPr>
        <w:t>, vol. 10, no. 7, 2019.</w:t>
      </w:r>
    </w:p>
    <w:p w14:paraId="0DDB9A7E" w14:textId="77777777" w:rsidR="00A6771B" w:rsidRPr="00A6771B" w:rsidRDefault="00A6771B" w:rsidP="00A6771B">
      <w:pPr>
        <w:pStyle w:val="Bibliography"/>
        <w:rPr>
          <w:sz w:val="18"/>
        </w:rPr>
      </w:pPr>
      <w:r w:rsidRPr="00A6771B">
        <w:rPr>
          <w:sz w:val="18"/>
        </w:rPr>
        <w:t>[6]</w:t>
      </w:r>
      <w:r w:rsidRPr="00A6771B">
        <w:rPr>
          <w:sz w:val="18"/>
        </w:rPr>
        <w:tab/>
        <w:t xml:space="preserve">F. Akter, M. A. Hossin, G. M. Daiyan, M. M. Hossain, and others, “Classification of hematological data using data mining technique to predict diseases,” </w:t>
      </w:r>
      <w:r w:rsidRPr="00A6771B">
        <w:rPr>
          <w:i/>
          <w:iCs/>
          <w:sz w:val="18"/>
        </w:rPr>
        <w:t>J. Comput. Commun.</w:t>
      </w:r>
      <w:r w:rsidRPr="00A6771B">
        <w:rPr>
          <w:sz w:val="18"/>
        </w:rPr>
        <w:t>, vol. 6, no. 04, p. 76, 2018.</w:t>
      </w:r>
    </w:p>
    <w:p w14:paraId="3CC29423" w14:textId="77777777" w:rsidR="00A6771B" w:rsidRPr="00A6771B" w:rsidRDefault="00A6771B" w:rsidP="00A6771B">
      <w:pPr>
        <w:pStyle w:val="Bibliography"/>
        <w:rPr>
          <w:sz w:val="18"/>
        </w:rPr>
      </w:pPr>
      <w:r w:rsidRPr="00A6771B">
        <w:rPr>
          <w:sz w:val="18"/>
        </w:rPr>
        <w:t>[7]</w:t>
      </w:r>
      <w:r w:rsidRPr="00A6771B">
        <w:rPr>
          <w:sz w:val="18"/>
        </w:rPr>
        <w:tab/>
        <w:t xml:space="preserve">A. Akhtar, S. Akhtar, B. Bakhtawar, A. A. Kashif, N. Aziz, and M. S. Javeid, “COVID-19 detection from CBC using machine learning techniques,” </w:t>
      </w:r>
      <w:r w:rsidRPr="00A6771B">
        <w:rPr>
          <w:i/>
          <w:iCs/>
          <w:sz w:val="18"/>
        </w:rPr>
        <w:t>Int. J. Technol. Innov. Manag. IJTIM</w:t>
      </w:r>
      <w:r w:rsidRPr="00A6771B">
        <w:rPr>
          <w:sz w:val="18"/>
        </w:rPr>
        <w:t>, vol. 1, no. 2, pp. 65–78, 2021.</w:t>
      </w:r>
    </w:p>
    <w:p w14:paraId="0FB9DDAE" w14:textId="77777777" w:rsidR="00A6771B" w:rsidRPr="00A6771B" w:rsidRDefault="00A6771B" w:rsidP="00A6771B">
      <w:pPr>
        <w:pStyle w:val="Bibliography"/>
        <w:rPr>
          <w:sz w:val="18"/>
        </w:rPr>
      </w:pPr>
      <w:r w:rsidRPr="00A6771B">
        <w:rPr>
          <w:sz w:val="18"/>
        </w:rPr>
        <w:t>[8]</w:t>
      </w:r>
      <w:r w:rsidRPr="00A6771B">
        <w:rPr>
          <w:sz w:val="18"/>
        </w:rPr>
        <w:tab/>
        <w:t xml:space="preserve">R. I. Doewes, R. Nair, and T. Sharma, “Diagnosis of COVID-19 through blood sample using ensemble genetic algorithms and machine learning classifier,” </w:t>
      </w:r>
      <w:r w:rsidRPr="00A6771B">
        <w:rPr>
          <w:i/>
          <w:iCs/>
          <w:sz w:val="18"/>
        </w:rPr>
        <w:t>World J. Eng.</w:t>
      </w:r>
      <w:r w:rsidRPr="00A6771B">
        <w:rPr>
          <w:sz w:val="18"/>
        </w:rPr>
        <w:t>, vol. 19, no. 2, pp. 175–182, 2022.</w:t>
      </w:r>
    </w:p>
    <w:p w14:paraId="687A2351" w14:textId="77777777" w:rsidR="00A6771B" w:rsidRPr="00A6771B" w:rsidRDefault="00A6771B" w:rsidP="00A6771B">
      <w:pPr>
        <w:pStyle w:val="Bibliography"/>
        <w:rPr>
          <w:sz w:val="18"/>
        </w:rPr>
      </w:pPr>
      <w:r w:rsidRPr="00A6771B">
        <w:rPr>
          <w:sz w:val="18"/>
        </w:rPr>
        <w:lastRenderedPageBreak/>
        <w:t>[9]</w:t>
      </w:r>
      <w:r w:rsidRPr="00A6771B">
        <w:rPr>
          <w:sz w:val="18"/>
        </w:rPr>
        <w:tab/>
        <w:t xml:space="preserve">S. Vijayarani and S. Sudha, “An efficient clustering algorithm for predicting diseases from hemogram blood test samples,” </w:t>
      </w:r>
      <w:r w:rsidRPr="00A6771B">
        <w:rPr>
          <w:i/>
          <w:iCs/>
          <w:sz w:val="18"/>
        </w:rPr>
        <w:t>Indian J. Sci. Technol.</w:t>
      </w:r>
      <w:r w:rsidRPr="00A6771B">
        <w:rPr>
          <w:sz w:val="18"/>
        </w:rPr>
        <w:t>, vol. 8, no. 17, p. 1, 2015.</w:t>
      </w:r>
    </w:p>
    <w:p w14:paraId="30A9C2BA" w14:textId="77777777" w:rsidR="00A6771B" w:rsidRPr="00A6771B" w:rsidRDefault="00A6771B" w:rsidP="00A6771B">
      <w:pPr>
        <w:pStyle w:val="Bibliography"/>
        <w:rPr>
          <w:sz w:val="18"/>
        </w:rPr>
      </w:pPr>
      <w:r w:rsidRPr="00A6771B">
        <w:rPr>
          <w:sz w:val="18"/>
        </w:rPr>
        <w:t>[10]</w:t>
      </w:r>
      <w:r w:rsidRPr="00A6771B">
        <w:rPr>
          <w:sz w:val="18"/>
        </w:rPr>
        <w:tab/>
        <w:t xml:space="preserve">L. Breiman, “Random forests,” </w:t>
      </w:r>
      <w:r w:rsidRPr="00A6771B">
        <w:rPr>
          <w:i/>
          <w:iCs/>
          <w:sz w:val="18"/>
        </w:rPr>
        <w:t>Mach. Learn.</w:t>
      </w:r>
      <w:r w:rsidRPr="00A6771B">
        <w:rPr>
          <w:sz w:val="18"/>
        </w:rPr>
        <w:t>, vol. 45, pp. 5–32, 2001.</w:t>
      </w:r>
    </w:p>
    <w:p w14:paraId="7BA02D69" w14:textId="77777777" w:rsidR="00A6771B" w:rsidRPr="00A6771B" w:rsidRDefault="00A6771B" w:rsidP="00A6771B">
      <w:pPr>
        <w:pStyle w:val="Bibliography"/>
        <w:rPr>
          <w:sz w:val="18"/>
        </w:rPr>
      </w:pPr>
      <w:r w:rsidRPr="00A6771B">
        <w:rPr>
          <w:sz w:val="18"/>
        </w:rPr>
        <w:t>[11]</w:t>
      </w:r>
      <w:r w:rsidRPr="00A6771B">
        <w:rPr>
          <w:sz w:val="18"/>
        </w:rPr>
        <w:tab/>
        <w:t xml:space="preserve">N. V. Chawla, K. W. Bowyer, L. O. Hall, and W. P. Kegelmeyer, “SMOTE: synthetic minority over-sampling technique,” </w:t>
      </w:r>
      <w:r w:rsidRPr="00A6771B">
        <w:rPr>
          <w:i/>
          <w:iCs/>
          <w:sz w:val="18"/>
        </w:rPr>
        <w:t>J. Artif. Intell. Res.</w:t>
      </w:r>
      <w:r w:rsidRPr="00A6771B">
        <w:rPr>
          <w:sz w:val="18"/>
        </w:rPr>
        <w:t>, vol. 16, pp. 321–357, 2002.</w:t>
      </w:r>
    </w:p>
    <w:p w14:paraId="4AFB1F2A" w14:textId="77777777" w:rsidR="00A6771B" w:rsidRPr="00A6771B" w:rsidRDefault="00A6771B" w:rsidP="00A6771B">
      <w:pPr>
        <w:pStyle w:val="Bibliography"/>
        <w:rPr>
          <w:sz w:val="18"/>
        </w:rPr>
      </w:pPr>
      <w:r w:rsidRPr="00A6771B">
        <w:rPr>
          <w:sz w:val="18"/>
        </w:rPr>
        <w:t>[12]</w:t>
      </w:r>
      <w:r w:rsidRPr="00A6771B">
        <w:rPr>
          <w:sz w:val="18"/>
        </w:rPr>
        <w:tab/>
        <w:t xml:space="preserve">F. A. Vinisha and L. Sujihelen, “Study on Missing Values and Outlier Detection in Concurrence with Data Quality Enhancement for Efficient Data Processing,” in </w:t>
      </w:r>
      <w:r w:rsidRPr="00A6771B">
        <w:rPr>
          <w:i/>
          <w:iCs/>
          <w:sz w:val="18"/>
        </w:rPr>
        <w:t>2022 4th International Conference on Smart Systems and Inventive Technology (ICSSIT)</w:t>
      </w:r>
      <w:r w:rsidRPr="00A6771B">
        <w:rPr>
          <w:sz w:val="18"/>
        </w:rPr>
        <w:t>, IEEE, 2022, pp. 1600–1607.</w:t>
      </w:r>
    </w:p>
    <w:p w14:paraId="1EE75837" w14:textId="77777777" w:rsidR="00A6771B" w:rsidRPr="00A6771B" w:rsidRDefault="00A6771B" w:rsidP="00A6771B">
      <w:pPr>
        <w:pStyle w:val="Bibliography"/>
        <w:rPr>
          <w:sz w:val="18"/>
        </w:rPr>
      </w:pPr>
      <w:r w:rsidRPr="00A6771B">
        <w:rPr>
          <w:sz w:val="18"/>
        </w:rPr>
        <w:t>[13]</w:t>
      </w:r>
      <w:r w:rsidRPr="00A6771B">
        <w:rPr>
          <w:sz w:val="18"/>
        </w:rPr>
        <w:tab/>
        <w:t xml:space="preserve">C. Cortes and V. Vapnik, “Support vector machine,” </w:t>
      </w:r>
      <w:r w:rsidRPr="00A6771B">
        <w:rPr>
          <w:i/>
          <w:iCs/>
          <w:sz w:val="18"/>
        </w:rPr>
        <w:t>Mach. Learn.</w:t>
      </w:r>
      <w:r w:rsidRPr="00A6771B">
        <w:rPr>
          <w:sz w:val="18"/>
        </w:rPr>
        <w:t>, vol. 20, no. 3, pp. 273–297, 1995.</w:t>
      </w:r>
    </w:p>
    <w:p w14:paraId="2C2FF42C" w14:textId="77777777" w:rsidR="00A6771B" w:rsidRPr="00A6771B" w:rsidRDefault="00A6771B" w:rsidP="00A6771B">
      <w:pPr>
        <w:pStyle w:val="Bibliography"/>
        <w:rPr>
          <w:sz w:val="18"/>
        </w:rPr>
      </w:pPr>
      <w:r w:rsidRPr="00A6771B">
        <w:rPr>
          <w:sz w:val="18"/>
        </w:rPr>
        <w:t>[14]</w:t>
      </w:r>
      <w:r w:rsidRPr="00A6771B">
        <w:rPr>
          <w:sz w:val="18"/>
        </w:rPr>
        <w:tab/>
        <w:t xml:space="preserve">L. Breiman, J. Friedman, R. Olshen, and C. Stone, </w:t>
      </w:r>
      <w:r w:rsidRPr="00A6771B">
        <w:rPr>
          <w:i/>
          <w:iCs/>
          <w:sz w:val="18"/>
        </w:rPr>
        <w:t>Classification and Regression T rees (Monterey, California: Wadsworth)</w:t>
      </w:r>
      <w:r w:rsidRPr="00A6771B">
        <w:rPr>
          <w:sz w:val="18"/>
        </w:rPr>
        <w:t>. Inc, 1984.</w:t>
      </w:r>
    </w:p>
    <w:p w14:paraId="46B70CAF" w14:textId="77777777" w:rsidR="00A6771B" w:rsidRPr="00A6771B" w:rsidRDefault="00A6771B" w:rsidP="00A6771B">
      <w:pPr>
        <w:pStyle w:val="Bibliography"/>
        <w:rPr>
          <w:sz w:val="18"/>
        </w:rPr>
      </w:pPr>
      <w:r w:rsidRPr="00A6771B">
        <w:rPr>
          <w:sz w:val="18"/>
        </w:rPr>
        <w:t>[15]</w:t>
      </w:r>
      <w:r w:rsidRPr="00A6771B">
        <w:rPr>
          <w:sz w:val="18"/>
        </w:rPr>
        <w:tab/>
        <w:t xml:space="preserve">L. Breiman, “Bagging predictors,” </w:t>
      </w:r>
      <w:r w:rsidRPr="00A6771B">
        <w:rPr>
          <w:i/>
          <w:iCs/>
          <w:sz w:val="18"/>
        </w:rPr>
        <w:t>Mach. Learn.</w:t>
      </w:r>
      <w:r w:rsidRPr="00A6771B">
        <w:rPr>
          <w:sz w:val="18"/>
        </w:rPr>
        <w:t>, vol. 24, no. 2, pp. 123–140, 1996.</w:t>
      </w:r>
    </w:p>
    <w:p w14:paraId="776E6119" w14:textId="77777777" w:rsidR="00A6771B" w:rsidRPr="00A6771B" w:rsidRDefault="00A6771B" w:rsidP="00A6771B">
      <w:pPr>
        <w:pStyle w:val="Bibliography"/>
        <w:rPr>
          <w:sz w:val="18"/>
        </w:rPr>
      </w:pPr>
      <w:r w:rsidRPr="00A6771B">
        <w:rPr>
          <w:sz w:val="18"/>
        </w:rPr>
        <w:t>[16]</w:t>
      </w:r>
      <w:r w:rsidRPr="00A6771B">
        <w:rPr>
          <w:sz w:val="18"/>
        </w:rPr>
        <w:tab/>
        <w:t xml:space="preserve">J. H. Friedman, “Greedy function approximation: a gradient boosting machine,” </w:t>
      </w:r>
      <w:r w:rsidRPr="00A6771B">
        <w:rPr>
          <w:i/>
          <w:iCs/>
          <w:sz w:val="18"/>
        </w:rPr>
        <w:t>Ann. Stat.</w:t>
      </w:r>
      <w:r w:rsidRPr="00A6771B">
        <w:rPr>
          <w:sz w:val="18"/>
        </w:rPr>
        <w:t>, pp. 1189–1232, 2001.</w:t>
      </w:r>
    </w:p>
    <w:p w14:paraId="608FFFE1" w14:textId="77777777" w:rsidR="00A6771B" w:rsidRPr="00A6771B" w:rsidRDefault="00A6771B" w:rsidP="00A6771B">
      <w:pPr>
        <w:pStyle w:val="Bibliography"/>
        <w:rPr>
          <w:sz w:val="18"/>
        </w:rPr>
      </w:pPr>
      <w:r w:rsidRPr="00A6771B">
        <w:rPr>
          <w:sz w:val="18"/>
        </w:rPr>
        <w:t>[17]</w:t>
      </w:r>
      <w:r w:rsidRPr="00A6771B">
        <w:rPr>
          <w:sz w:val="18"/>
        </w:rPr>
        <w:tab/>
        <w:t>E. Fix and J. Hodges, “Discriminatory analysis-nonparametric discrimination: Small sample performance,” California Univ. Berkeley, 1952.</w:t>
      </w:r>
    </w:p>
    <w:p w14:paraId="0F584810" w14:textId="77777777" w:rsidR="00A6771B" w:rsidRPr="00A6771B" w:rsidRDefault="00A6771B" w:rsidP="00A6771B">
      <w:pPr>
        <w:pStyle w:val="Bibliography"/>
        <w:rPr>
          <w:sz w:val="18"/>
        </w:rPr>
      </w:pPr>
      <w:r w:rsidRPr="00A6771B">
        <w:rPr>
          <w:sz w:val="18"/>
        </w:rPr>
        <w:t>[18]</w:t>
      </w:r>
      <w:r w:rsidRPr="00A6771B">
        <w:rPr>
          <w:sz w:val="18"/>
        </w:rPr>
        <w:tab/>
        <w:t xml:space="preserve">Z. Vujović, “Classification model evaluation metrics,” </w:t>
      </w:r>
      <w:r w:rsidRPr="00A6771B">
        <w:rPr>
          <w:i/>
          <w:iCs/>
          <w:sz w:val="18"/>
        </w:rPr>
        <w:t>Int. J. Adv. Comput. Sci. Appl.</w:t>
      </w:r>
      <w:r w:rsidRPr="00A6771B">
        <w:rPr>
          <w:sz w:val="18"/>
        </w:rPr>
        <w:t>, vol. 12, no. 6, pp. 599–606, 2021.</w:t>
      </w:r>
    </w:p>
    <w:p w14:paraId="48D141D0" w14:textId="77777777" w:rsidR="00A6771B" w:rsidRPr="00A6771B" w:rsidRDefault="00A6771B" w:rsidP="00A6771B">
      <w:pPr>
        <w:pStyle w:val="Bibliography"/>
        <w:rPr>
          <w:sz w:val="18"/>
        </w:rPr>
      </w:pPr>
      <w:r w:rsidRPr="00A6771B">
        <w:rPr>
          <w:sz w:val="18"/>
        </w:rPr>
        <w:t>[19]</w:t>
      </w:r>
      <w:r w:rsidRPr="00A6771B">
        <w:rPr>
          <w:sz w:val="18"/>
        </w:rPr>
        <w:tab/>
        <w:t xml:space="preserve">Q. Wang, T.-T. Nguyen, J. Z. Huang, and T. T. Nguyen, “An efficient random forests algorithm for high dimensional data classification,” </w:t>
      </w:r>
      <w:r w:rsidRPr="00A6771B">
        <w:rPr>
          <w:i/>
          <w:iCs/>
          <w:sz w:val="18"/>
        </w:rPr>
        <w:t>Adv. Data Anal. Classif.</w:t>
      </w:r>
      <w:r w:rsidRPr="00A6771B">
        <w:rPr>
          <w:sz w:val="18"/>
        </w:rPr>
        <w:t>, pp. 1–20, 2018.</w:t>
      </w:r>
    </w:p>
    <w:p w14:paraId="1ED6A4A7" w14:textId="77777777" w:rsidR="00A6771B" w:rsidRPr="00A6771B" w:rsidRDefault="00A6771B" w:rsidP="00A6771B">
      <w:pPr>
        <w:pStyle w:val="Bibliography"/>
        <w:rPr>
          <w:sz w:val="18"/>
        </w:rPr>
      </w:pPr>
      <w:r w:rsidRPr="00A6771B">
        <w:rPr>
          <w:sz w:val="18"/>
        </w:rPr>
        <w:t>[20]</w:t>
      </w:r>
      <w:r w:rsidRPr="00A6771B">
        <w:rPr>
          <w:sz w:val="18"/>
        </w:rPr>
        <w:tab/>
        <w:t xml:space="preserve">M. Zhu </w:t>
      </w:r>
      <w:r w:rsidRPr="00A6771B">
        <w:rPr>
          <w:i/>
          <w:iCs/>
          <w:sz w:val="18"/>
        </w:rPr>
        <w:t>et al.</w:t>
      </w:r>
      <w:r w:rsidRPr="00A6771B">
        <w:rPr>
          <w:sz w:val="18"/>
        </w:rPr>
        <w:t xml:space="preserve">, “Class weights random forest algorithm for processing class imbalanced medical data,” </w:t>
      </w:r>
      <w:r w:rsidRPr="00A6771B">
        <w:rPr>
          <w:i/>
          <w:iCs/>
          <w:sz w:val="18"/>
        </w:rPr>
        <w:t>IEEE Access</w:t>
      </w:r>
      <w:r w:rsidRPr="00A6771B">
        <w:rPr>
          <w:sz w:val="18"/>
        </w:rPr>
        <w:t>, vol. 6, pp. 4641–4652, 2018.</w:t>
      </w:r>
    </w:p>
    <w:p w14:paraId="2B775736" w14:textId="77777777" w:rsidR="00A6771B" w:rsidRPr="00A6771B" w:rsidRDefault="00A6771B" w:rsidP="00A6771B">
      <w:pPr>
        <w:pStyle w:val="Bibliography"/>
        <w:rPr>
          <w:sz w:val="18"/>
        </w:rPr>
      </w:pPr>
      <w:r w:rsidRPr="00A6771B">
        <w:rPr>
          <w:sz w:val="18"/>
        </w:rPr>
        <w:t>[21]</w:t>
      </w:r>
      <w:r w:rsidRPr="00A6771B">
        <w:rPr>
          <w:sz w:val="18"/>
        </w:rPr>
        <w:tab/>
        <w:t xml:space="preserve">C.-C. Chang and C.-J. Lin, “LIBSVM: a library for support vector machines,” </w:t>
      </w:r>
      <w:r w:rsidRPr="00A6771B">
        <w:rPr>
          <w:i/>
          <w:iCs/>
          <w:sz w:val="18"/>
        </w:rPr>
        <w:t>ACM Trans. Intell. Syst. Technol. TIST</w:t>
      </w:r>
      <w:r w:rsidRPr="00A6771B">
        <w:rPr>
          <w:sz w:val="18"/>
        </w:rPr>
        <w:t>, vol. 2, no. 3, p. 27, 2011.</w:t>
      </w:r>
    </w:p>
    <w:p w14:paraId="1C598378" w14:textId="77777777" w:rsidR="00A6771B" w:rsidRPr="00A6771B" w:rsidRDefault="00A6771B" w:rsidP="00A6771B">
      <w:pPr>
        <w:pStyle w:val="Bibliography"/>
        <w:rPr>
          <w:sz w:val="18"/>
        </w:rPr>
      </w:pPr>
      <w:r w:rsidRPr="00A6771B">
        <w:rPr>
          <w:sz w:val="18"/>
        </w:rPr>
        <w:t>[22]</w:t>
      </w:r>
      <w:r w:rsidRPr="00A6771B">
        <w:rPr>
          <w:sz w:val="18"/>
        </w:rPr>
        <w:tab/>
        <w:t xml:space="preserve">Y. Qi, “Random forest for bioinformatics,” </w:t>
      </w:r>
      <w:r w:rsidRPr="00A6771B">
        <w:rPr>
          <w:i/>
          <w:iCs/>
          <w:sz w:val="18"/>
        </w:rPr>
        <w:t>Ensemble Mach. Learn. Methods Appl.</w:t>
      </w:r>
      <w:r w:rsidRPr="00A6771B">
        <w:rPr>
          <w:sz w:val="18"/>
        </w:rPr>
        <w:t>, pp. 307–323, 2012.</w:t>
      </w:r>
    </w:p>
    <w:p w14:paraId="52E1C4A7" w14:textId="0E51C98F" w:rsidR="008F608C" w:rsidRPr="00606587" w:rsidRDefault="007F273F" w:rsidP="008E2A40">
      <w:pPr>
        <w:pStyle w:val="referenceitem"/>
        <w:numPr>
          <w:ilvl w:val="0"/>
          <w:numId w:val="0"/>
        </w:numPr>
      </w:pPr>
      <w:r>
        <w:fldChar w:fldCharType="end"/>
      </w:r>
    </w:p>
    <w:sectPr w:rsidR="008F608C" w:rsidRPr="00606587" w:rsidSect="009F7FCE">
      <w:headerReference w:type="even" r:id="rId13"/>
      <w:headerReference w:type="default" r:id="rId14"/>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ADB378" w14:textId="77777777" w:rsidR="00710C8C" w:rsidRDefault="00710C8C">
      <w:r>
        <w:separator/>
      </w:r>
    </w:p>
  </w:endnote>
  <w:endnote w:type="continuationSeparator" w:id="0">
    <w:p w14:paraId="5348DF89" w14:textId="77777777" w:rsidR="00710C8C" w:rsidRDefault="00710C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oolBoran">
    <w:panose1 w:val="00000000000000000000"/>
    <w:charset w:val="00"/>
    <w:family w:val="roman"/>
    <w:notTrueType/>
    <w:pitch w:val="default"/>
  </w:font>
  <w:font w:name="DaunPenh">
    <w:panose1 w:val="02000500000000020004"/>
    <w:charset w:val="00"/>
    <w:family w:val="auto"/>
    <w:pitch w:val="variable"/>
    <w:sig w:usb0="A00000EF" w:usb1="5000204A" w:usb2="00010000" w:usb3="00000000" w:csb0="0000011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AED290" w14:textId="77777777" w:rsidR="00710C8C" w:rsidRDefault="00710C8C" w:rsidP="009F7FCE">
      <w:pPr>
        <w:ind w:firstLine="0"/>
      </w:pPr>
      <w:r>
        <w:separator/>
      </w:r>
    </w:p>
  </w:footnote>
  <w:footnote w:type="continuationSeparator" w:id="0">
    <w:p w14:paraId="735FC66C" w14:textId="77777777" w:rsidR="00710C8C" w:rsidRDefault="00710C8C" w:rsidP="009F7FCE">
      <w:pPr>
        <w:ind w:firstLin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2C300D" w14:textId="77777777" w:rsidR="009B2539" w:rsidRDefault="009B2539" w:rsidP="00F321B4">
    <w:pPr>
      <w:pStyle w:val="Header"/>
    </w:pPr>
    <w:r>
      <w:fldChar w:fldCharType="begin"/>
    </w:r>
    <w:r>
      <w:instrText>PAGE   \* MERGEFORMAT</w:instrText>
    </w:r>
    <w:r>
      <w:fldChar w:fldCharType="separate"/>
    </w:r>
    <w:r w:rsidR="00DC2CA9">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F7B177" w14:textId="77777777" w:rsidR="002D48C5" w:rsidRDefault="002D48C5" w:rsidP="002D48C5">
    <w:pPr>
      <w:pStyle w:val="Header"/>
      <w:jc w:val="right"/>
    </w:pPr>
    <w:r>
      <w:fldChar w:fldCharType="begin"/>
    </w:r>
    <w:r>
      <w:instrText>PAGE   \* MERGEFORMAT</w:instrText>
    </w:r>
    <w:r>
      <w:fldChar w:fldCharType="separate"/>
    </w:r>
    <w:r w:rsidR="001A02F0">
      <w:rPr>
        <w:noProof/>
      </w:rPr>
      <w:t>3</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22C7530C"/>
    <w:multiLevelType w:val="hybridMultilevel"/>
    <w:tmpl w:val="D77E8162"/>
    <w:lvl w:ilvl="0" w:tplc="325A0B74">
      <w:start w:val="2"/>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3"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16cid:durableId="1175152545">
    <w:abstractNumId w:val="0"/>
  </w:num>
  <w:num w:numId="2" w16cid:durableId="553195481">
    <w:abstractNumId w:val="0"/>
  </w:num>
  <w:num w:numId="3" w16cid:durableId="1837305622">
    <w:abstractNumId w:val="2"/>
  </w:num>
  <w:num w:numId="4" w16cid:durableId="744960313">
    <w:abstractNumId w:val="2"/>
  </w:num>
  <w:num w:numId="5" w16cid:durableId="129439078">
    <w:abstractNumId w:val="4"/>
  </w:num>
  <w:num w:numId="6" w16cid:durableId="1446584114">
    <w:abstractNumId w:val="4"/>
  </w:num>
  <w:num w:numId="7" w16cid:durableId="555631179">
    <w:abstractNumId w:val="3"/>
  </w:num>
  <w:num w:numId="8" w16cid:durableId="1907182918">
    <w:abstractNumId w:val="5"/>
  </w:num>
  <w:num w:numId="9" w16cid:durableId="96410028">
    <w:abstractNumId w:val="5"/>
  </w:num>
  <w:num w:numId="10" w16cid:durableId="227155970">
    <w:abstractNumId w:val="3"/>
  </w:num>
  <w:num w:numId="11" w16cid:durableId="1636107375">
    <w:abstractNumId w:val="3"/>
  </w:num>
  <w:num w:numId="12" w16cid:durableId="1246647645">
    <w:abstractNumId w:val="3"/>
  </w:num>
  <w:num w:numId="13" w16cid:durableId="1915892155">
    <w:abstractNumId w:val="3"/>
  </w:num>
  <w:num w:numId="14" w16cid:durableId="386301440">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7FCE"/>
    <w:rsid w:val="00000719"/>
    <w:rsid w:val="000025A8"/>
    <w:rsid w:val="000059AC"/>
    <w:rsid w:val="0000738C"/>
    <w:rsid w:val="0001453C"/>
    <w:rsid w:val="0003374E"/>
    <w:rsid w:val="0003537E"/>
    <w:rsid w:val="00035784"/>
    <w:rsid w:val="0004030E"/>
    <w:rsid w:val="00053276"/>
    <w:rsid w:val="00060AA2"/>
    <w:rsid w:val="00061782"/>
    <w:rsid w:val="00061C7F"/>
    <w:rsid w:val="00084FA1"/>
    <w:rsid w:val="0008616D"/>
    <w:rsid w:val="000A44CC"/>
    <w:rsid w:val="000A5143"/>
    <w:rsid w:val="000B37B1"/>
    <w:rsid w:val="000D4324"/>
    <w:rsid w:val="000D6527"/>
    <w:rsid w:val="000E5DE7"/>
    <w:rsid w:val="000E791E"/>
    <w:rsid w:val="0010207B"/>
    <w:rsid w:val="00102C59"/>
    <w:rsid w:val="00110710"/>
    <w:rsid w:val="0011464B"/>
    <w:rsid w:val="00115194"/>
    <w:rsid w:val="00115D24"/>
    <w:rsid w:val="00116EDE"/>
    <w:rsid w:val="00122DF1"/>
    <w:rsid w:val="001239DB"/>
    <w:rsid w:val="00126A87"/>
    <w:rsid w:val="00137296"/>
    <w:rsid w:val="0014111B"/>
    <w:rsid w:val="00145BF5"/>
    <w:rsid w:val="00146FCB"/>
    <w:rsid w:val="00151474"/>
    <w:rsid w:val="001653F6"/>
    <w:rsid w:val="00183751"/>
    <w:rsid w:val="00186523"/>
    <w:rsid w:val="001932FE"/>
    <w:rsid w:val="001A02F0"/>
    <w:rsid w:val="001B239A"/>
    <w:rsid w:val="001C38B6"/>
    <w:rsid w:val="001F1E6D"/>
    <w:rsid w:val="00204012"/>
    <w:rsid w:val="00210394"/>
    <w:rsid w:val="00222CE3"/>
    <w:rsid w:val="00224DF5"/>
    <w:rsid w:val="002252A8"/>
    <w:rsid w:val="002402D8"/>
    <w:rsid w:val="00243D26"/>
    <w:rsid w:val="00247CE0"/>
    <w:rsid w:val="00250527"/>
    <w:rsid w:val="00252516"/>
    <w:rsid w:val="00252C87"/>
    <w:rsid w:val="00253BE0"/>
    <w:rsid w:val="00255AA0"/>
    <w:rsid w:val="0025722B"/>
    <w:rsid w:val="002618C8"/>
    <w:rsid w:val="00267055"/>
    <w:rsid w:val="00270B7F"/>
    <w:rsid w:val="00280CE8"/>
    <w:rsid w:val="002A40D2"/>
    <w:rsid w:val="002B7CD1"/>
    <w:rsid w:val="002D48C5"/>
    <w:rsid w:val="002D6A73"/>
    <w:rsid w:val="002E1E3E"/>
    <w:rsid w:val="002F79C7"/>
    <w:rsid w:val="00305FDB"/>
    <w:rsid w:val="003130D5"/>
    <w:rsid w:val="0032213D"/>
    <w:rsid w:val="003317A9"/>
    <w:rsid w:val="00340BC7"/>
    <w:rsid w:val="00347F94"/>
    <w:rsid w:val="00353C41"/>
    <w:rsid w:val="003772B2"/>
    <w:rsid w:val="00377665"/>
    <w:rsid w:val="0038046A"/>
    <w:rsid w:val="003860F3"/>
    <w:rsid w:val="00397A50"/>
    <w:rsid w:val="003A5B66"/>
    <w:rsid w:val="003B6BD3"/>
    <w:rsid w:val="003C3628"/>
    <w:rsid w:val="003C49BE"/>
    <w:rsid w:val="003C5115"/>
    <w:rsid w:val="003D13BF"/>
    <w:rsid w:val="003D3D56"/>
    <w:rsid w:val="003D470A"/>
    <w:rsid w:val="003E40EC"/>
    <w:rsid w:val="003F3AD7"/>
    <w:rsid w:val="0040066A"/>
    <w:rsid w:val="00412B5A"/>
    <w:rsid w:val="00415E34"/>
    <w:rsid w:val="00417C0C"/>
    <w:rsid w:val="004250C7"/>
    <w:rsid w:val="0044290E"/>
    <w:rsid w:val="004460E4"/>
    <w:rsid w:val="00451E5A"/>
    <w:rsid w:val="00455028"/>
    <w:rsid w:val="00462830"/>
    <w:rsid w:val="00463D60"/>
    <w:rsid w:val="00473291"/>
    <w:rsid w:val="00473364"/>
    <w:rsid w:val="004843B1"/>
    <w:rsid w:val="0048741F"/>
    <w:rsid w:val="00490839"/>
    <w:rsid w:val="004A4F81"/>
    <w:rsid w:val="004B1EC9"/>
    <w:rsid w:val="004B4CBE"/>
    <w:rsid w:val="004B5BED"/>
    <w:rsid w:val="004D1602"/>
    <w:rsid w:val="004D6819"/>
    <w:rsid w:val="004D7051"/>
    <w:rsid w:val="004E314E"/>
    <w:rsid w:val="004F03CF"/>
    <w:rsid w:val="004F1929"/>
    <w:rsid w:val="004F4A1E"/>
    <w:rsid w:val="00507DFF"/>
    <w:rsid w:val="0051392C"/>
    <w:rsid w:val="0051739D"/>
    <w:rsid w:val="00522BD8"/>
    <w:rsid w:val="00530574"/>
    <w:rsid w:val="00533121"/>
    <w:rsid w:val="00557518"/>
    <w:rsid w:val="00560B4C"/>
    <w:rsid w:val="005631BA"/>
    <w:rsid w:val="005660FA"/>
    <w:rsid w:val="005678D1"/>
    <w:rsid w:val="0057348F"/>
    <w:rsid w:val="00574861"/>
    <w:rsid w:val="00574E04"/>
    <w:rsid w:val="005831F9"/>
    <w:rsid w:val="005856A8"/>
    <w:rsid w:val="0059062E"/>
    <w:rsid w:val="0059584B"/>
    <w:rsid w:val="00595E94"/>
    <w:rsid w:val="005C5D96"/>
    <w:rsid w:val="005D2BEB"/>
    <w:rsid w:val="005F3B1A"/>
    <w:rsid w:val="005F4372"/>
    <w:rsid w:val="006029DD"/>
    <w:rsid w:val="00604E95"/>
    <w:rsid w:val="006323EA"/>
    <w:rsid w:val="006473A8"/>
    <w:rsid w:val="006561FA"/>
    <w:rsid w:val="006617C7"/>
    <w:rsid w:val="0066190E"/>
    <w:rsid w:val="0068029B"/>
    <w:rsid w:val="006818BB"/>
    <w:rsid w:val="006820EE"/>
    <w:rsid w:val="006840B9"/>
    <w:rsid w:val="0068699C"/>
    <w:rsid w:val="006B34DE"/>
    <w:rsid w:val="006E3B6C"/>
    <w:rsid w:val="006E7F0F"/>
    <w:rsid w:val="006F7A04"/>
    <w:rsid w:val="00710C8C"/>
    <w:rsid w:val="00711833"/>
    <w:rsid w:val="007129C5"/>
    <w:rsid w:val="00722DB3"/>
    <w:rsid w:val="00726149"/>
    <w:rsid w:val="007269E7"/>
    <w:rsid w:val="00730D09"/>
    <w:rsid w:val="007414B9"/>
    <w:rsid w:val="00745B2B"/>
    <w:rsid w:val="0077651F"/>
    <w:rsid w:val="00782ACE"/>
    <w:rsid w:val="0078734B"/>
    <w:rsid w:val="007B3178"/>
    <w:rsid w:val="007B52E1"/>
    <w:rsid w:val="007C27B5"/>
    <w:rsid w:val="007D49B6"/>
    <w:rsid w:val="007E0F3F"/>
    <w:rsid w:val="007E5170"/>
    <w:rsid w:val="007F05EF"/>
    <w:rsid w:val="007F273F"/>
    <w:rsid w:val="00801CB5"/>
    <w:rsid w:val="008116CA"/>
    <w:rsid w:val="00815604"/>
    <w:rsid w:val="00822A3C"/>
    <w:rsid w:val="00824874"/>
    <w:rsid w:val="008312D5"/>
    <w:rsid w:val="0083307C"/>
    <w:rsid w:val="00834DF8"/>
    <w:rsid w:val="00841378"/>
    <w:rsid w:val="00844A76"/>
    <w:rsid w:val="008470EE"/>
    <w:rsid w:val="00854AF6"/>
    <w:rsid w:val="00861EFC"/>
    <w:rsid w:val="0086572C"/>
    <w:rsid w:val="00875A2A"/>
    <w:rsid w:val="008863E2"/>
    <w:rsid w:val="00887BE4"/>
    <w:rsid w:val="00887C45"/>
    <w:rsid w:val="00891297"/>
    <w:rsid w:val="00892AA8"/>
    <w:rsid w:val="00892E38"/>
    <w:rsid w:val="00893FDC"/>
    <w:rsid w:val="008A29F8"/>
    <w:rsid w:val="008B2BBD"/>
    <w:rsid w:val="008C212B"/>
    <w:rsid w:val="008C6638"/>
    <w:rsid w:val="008D095E"/>
    <w:rsid w:val="008E2A40"/>
    <w:rsid w:val="008F026C"/>
    <w:rsid w:val="008F2D4C"/>
    <w:rsid w:val="008F608C"/>
    <w:rsid w:val="009008BD"/>
    <w:rsid w:val="00900C09"/>
    <w:rsid w:val="00913898"/>
    <w:rsid w:val="00917F3B"/>
    <w:rsid w:val="00923BF3"/>
    <w:rsid w:val="009240EC"/>
    <w:rsid w:val="009247ED"/>
    <w:rsid w:val="00935577"/>
    <w:rsid w:val="00935C46"/>
    <w:rsid w:val="00940AC3"/>
    <w:rsid w:val="0094456A"/>
    <w:rsid w:val="0095094A"/>
    <w:rsid w:val="00952C5E"/>
    <w:rsid w:val="0095431A"/>
    <w:rsid w:val="00956608"/>
    <w:rsid w:val="00956D78"/>
    <w:rsid w:val="0096277E"/>
    <w:rsid w:val="0096461F"/>
    <w:rsid w:val="00964D02"/>
    <w:rsid w:val="00970AAC"/>
    <w:rsid w:val="00983510"/>
    <w:rsid w:val="009930E4"/>
    <w:rsid w:val="00997403"/>
    <w:rsid w:val="009A0DDA"/>
    <w:rsid w:val="009A2CF5"/>
    <w:rsid w:val="009A5D00"/>
    <w:rsid w:val="009B2539"/>
    <w:rsid w:val="009B393D"/>
    <w:rsid w:val="009C2232"/>
    <w:rsid w:val="009C3AAF"/>
    <w:rsid w:val="009C7CF1"/>
    <w:rsid w:val="009D2988"/>
    <w:rsid w:val="009D2A48"/>
    <w:rsid w:val="009D2E9C"/>
    <w:rsid w:val="009D535A"/>
    <w:rsid w:val="009F08EA"/>
    <w:rsid w:val="009F7FCE"/>
    <w:rsid w:val="00A00588"/>
    <w:rsid w:val="00A02F75"/>
    <w:rsid w:val="00A03AD4"/>
    <w:rsid w:val="00A040DD"/>
    <w:rsid w:val="00A046F6"/>
    <w:rsid w:val="00A05426"/>
    <w:rsid w:val="00A05B4A"/>
    <w:rsid w:val="00A105AE"/>
    <w:rsid w:val="00A10A82"/>
    <w:rsid w:val="00A2237A"/>
    <w:rsid w:val="00A30AA2"/>
    <w:rsid w:val="00A368FC"/>
    <w:rsid w:val="00A401A3"/>
    <w:rsid w:val="00A4143D"/>
    <w:rsid w:val="00A42DAD"/>
    <w:rsid w:val="00A45751"/>
    <w:rsid w:val="00A545A4"/>
    <w:rsid w:val="00A56F29"/>
    <w:rsid w:val="00A60A58"/>
    <w:rsid w:val="00A61A26"/>
    <w:rsid w:val="00A6251E"/>
    <w:rsid w:val="00A6628C"/>
    <w:rsid w:val="00A6771B"/>
    <w:rsid w:val="00A70791"/>
    <w:rsid w:val="00A72641"/>
    <w:rsid w:val="00A8363E"/>
    <w:rsid w:val="00A85F0C"/>
    <w:rsid w:val="00AA21B3"/>
    <w:rsid w:val="00AA34FC"/>
    <w:rsid w:val="00AB3AEA"/>
    <w:rsid w:val="00AC6B47"/>
    <w:rsid w:val="00AD177B"/>
    <w:rsid w:val="00AE18A0"/>
    <w:rsid w:val="00AF153D"/>
    <w:rsid w:val="00AF775E"/>
    <w:rsid w:val="00B1102C"/>
    <w:rsid w:val="00B23481"/>
    <w:rsid w:val="00B25A10"/>
    <w:rsid w:val="00B30290"/>
    <w:rsid w:val="00B41B53"/>
    <w:rsid w:val="00B53D57"/>
    <w:rsid w:val="00B544A7"/>
    <w:rsid w:val="00B555F2"/>
    <w:rsid w:val="00B55CC5"/>
    <w:rsid w:val="00B6741D"/>
    <w:rsid w:val="00B67C75"/>
    <w:rsid w:val="00B72231"/>
    <w:rsid w:val="00B76651"/>
    <w:rsid w:val="00B87907"/>
    <w:rsid w:val="00BC0BF9"/>
    <w:rsid w:val="00BC276E"/>
    <w:rsid w:val="00BC566E"/>
    <w:rsid w:val="00BD08B7"/>
    <w:rsid w:val="00BE12EC"/>
    <w:rsid w:val="00BF691E"/>
    <w:rsid w:val="00BF6A8E"/>
    <w:rsid w:val="00C00513"/>
    <w:rsid w:val="00C044D3"/>
    <w:rsid w:val="00C129AB"/>
    <w:rsid w:val="00C1351B"/>
    <w:rsid w:val="00C147BE"/>
    <w:rsid w:val="00C15461"/>
    <w:rsid w:val="00C15708"/>
    <w:rsid w:val="00C21045"/>
    <w:rsid w:val="00C25E7A"/>
    <w:rsid w:val="00C40085"/>
    <w:rsid w:val="00C6522B"/>
    <w:rsid w:val="00C67770"/>
    <w:rsid w:val="00C742DA"/>
    <w:rsid w:val="00C80275"/>
    <w:rsid w:val="00C823C7"/>
    <w:rsid w:val="00C84129"/>
    <w:rsid w:val="00C84C1B"/>
    <w:rsid w:val="00C87AD2"/>
    <w:rsid w:val="00CA0641"/>
    <w:rsid w:val="00CA5176"/>
    <w:rsid w:val="00CB30BF"/>
    <w:rsid w:val="00CC6F53"/>
    <w:rsid w:val="00CC7696"/>
    <w:rsid w:val="00CD4841"/>
    <w:rsid w:val="00CE4758"/>
    <w:rsid w:val="00CE4FE3"/>
    <w:rsid w:val="00CE7E69"/>
    <w:rsid w:val="00D061EB"/>
    <w:rsid w:val="00D1110A"/>
    <w:rsid w:val="00D30C04"/>
    <w:rsid w:val="00D43564"/>
    <w:rsid w:val="00D45352"/>
    <w:rsid w:val="00D55D34"/>
    <w:rsid w:val="00D647D2"/>
    <w:rsid w:val="00D92298"/>
    <w:rsid w:val="00D9544B"/>
    <w:rsid w:val="00D95D94"/>
    <w:rsid w:val="00D96224"/>
    <w:rsid w:val="00DA2319"/>
    <w:rsid w:val="00DA7A55"/>
    <w:rsid w:val="00DB46BF"/>
    <w:rsid w:val="00DC215B"/>
    <w:rsid w:val="00DC2CA9"/>
    <w:rsid w:val="00DC3A93"/>
    <w:rsid w:val="00DC6590"/>
    <w:rsid w:val="00DD0072"/>
    <w:rsid w:val="00DD0CD3"/>
    <w:rsid w:val="00DD69BC"/>
    <w:rsid w:val="00DF23FE"/>
    <w:rsid w:val="00DF33D6"/>
    <w:rsid w:val="00DF4803"/>
    <w:rsid w:val="00E0287B"/>
    <w:rsid w:val="00E1079C"/>
    <w:rsid w:val="00E13DBF"/>
    <w:rsid w:val="00E15E16"/>
    <w:rsid w:val="00E16DB0"/>
    <w:rsid w:val="00E17CBF"/>
    <w:rsid w:val="00E25ED8"/>
    <w:rsid w:val="00E32318"/>
    <w:rsid w:val="00E32E35"/>
    <w:rsid w:val="00E37DC7"/>
    <w:rsid w:val="00E54EB5"/>
    <w:rsid w:val="00E603C7"/>
    <w:rsid w:val="00E613B0"/>
    <w:rsid w:val="00E6190E"/>
    <w:rsid w:val="00E640FA"/>
    <w:rsid w:val="00E648A1"/>
    <w:rsid w:val="00E6674C"/>
    <w:rsid w:val="00E67E80"/>
    <w:rsid w:val="00E80E0B"/>
    <w:rsid w:val="00E857D3"/>
    <w:rsid w:val="00E90BDF"/>
    <w:rsid w:val="00E91070"/>
    <w:rsid w:val="00EA0E68"/>
    <w:rsid w:val="00EA2A65"/>
    <w:rsid w:val="00EA65D1"/>
    <w:rsid w:val="00EC1B15"/>
    <w:rsid w:val="00EC72C7"/>
    <w:rsid w:val="00ED6608"/>
    <w:rsid w:val="00ED6CF6"/>
    <w:rsid w:val="00EE6C18"/>
    <w:rsid w:val="00EE6D86"/>
    <w:rsid w:val="00F01A3D"/>
    <w:rsid w:val="00F03618"/>
    <w:rsid w:val="00F12841"/>
    <w:rsid w:val="00F1377C"/>
    <w:rsid w:val="00F13919"/>
    <w:rsid w:val="00F13C22"/>
    <w:rsid w:val="00F26485"/>
    <w:rsid w:val="00F26E9B"/>
    <w:rsid w:val="00F321B4"/>
    <w:rsid w:val="00F339DE"/>
    <w:rsid w:val="00F418E3"/>
    <w:rsid w:val="00F42088"/>
    <w:rsid w:val="00F76A2F"/>
    <w:rsid w:val="00F774AF"/>
    <w:rsid w:val="00F86F2F"/>
    <w:rsid w:val="00F94FDA"/>
    <w:rsid w:val="00F96E1E"/>
    <w:rsid w:val="00FC1640"/>
    <w:rsid w:val="00FC58E2"/>
    <w:rsid w:val="00FD5EE4"/>
    <w:rsid w:val="00FD74E1"/>
    <w:rsid w:val="00FE301B"/>
    <w:rsid w:val="00FF42F2"/>
    <w:rsid w:val="00FF7589"/>
  </w:rsids>
  <m:mathPr>
    <m:mathFont m:val="Cambria Math"/>
    <m:brkBin m:val="before"/>
    <m:brkBinSub m:val="--"/>
    <m:smallFrac m:val="0"/>
    <m:dispDef/>
    <m:lMargin m:val="0"/>
    <m:rMargin m:val="0"/>
    <m:defJc m:val="centerGroup"/>
    <m:wrapIndent m:val="1440"/>
    <m:intLim m:val="subSup"/>
    <m:naryLim m:val="undOvr"/>
  </m:mathPr>
  <w:themeFontLang w:val="de-DE" w:bidi="km-K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3F1EA9E"/>
  <w15:docId w15:val="{0D1ED36E-DF0E-44F8-A125-3E379CA4FB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6">
    <w:lsdException w:name="Normal" w:qFormat="1"/>
    <w:lsdException w:name="heading 1" w:semiHidden="1"/>
    <w:lsdException w:name="heading 2" w:semiHidden="1"/>
    <w:lsdException w:name="heading 3" w:semiHidden="1"/>
    <w:lsdException w:name="heading 4" w:semiHidden="1"/>
    <w:lsdException w:name="heading 5" w:semiHidden="1"/>
    <w:lsdException w:name="heading 6" w:semiHidden="1"/>
    <w:lsdException w:name="heading 7" w:semiHidden="1"/>
    <w:lsdException w:name="heading 8" w:semiHidden="1"/>
    <w:lsdException w:name="heading 9" w:semiHidden="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lsdException w:name="toc 2" w:semiHidden="1"/>
    <w:lsdException w:name="toc 3" w:semiHidden="1"/>
    <w:lsdException w:name="toc 4" w:semiHidden="1"/>
    <w:lsdException w:name="toc 5" w:semiHidden="1"/>
    <w:lsdException w:name="toc 6" w:semiHidden="1"/>
    <w:lsdException w:name="toc 7" w:semiHidden="1"/>
    <w:lsdException w:name="toc 8" w:semiHidden="1"/>
    <w:lsdException w:name="toc 9" w:semiHidden="1"/>
    <w:lsdException w:name="Normal Indent" w:semiHidden="1"/>
    <w:lsdException w:name="footnote text" w:semiHidden="1"/>
    <w:lsdException w:name="annotation text" w:semiHidden="1"/>
    <w:lsdException w:name="header" w:semiHidden="1"/>
    <w:lsdException w:name="footer" w:semiHidden="1"/>
    <w:lsdException w:name="index heading" w:semiHidden="1"/>
    <w:lsdException w:name="caption" w:semiHidden="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lsdException w:name="Closing" w:semiHidden="1"/>
    <w:lsdException w:name="Signature" w:semiHidden="1"/>
    <w:lsdException w:name="Default Paragraph Font" w:semiHidden="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lsdException w:name="FollowedHyperlink" w:semiHidden="1"/>
    <w:lsdException w:name="Strong" w:semiHidden="1" w:uiPriority="22" w:qFormat="1"/>
    <w:lsdException w:name="Emphasis" w:semiHidden="1"/>
    <w:lsdException w:name="Document Map" w:semiHidden="1"/>
    <w:lsdException w:name="Plain Text" w:semiHidden="1"/>
    <w:lsdException w:name="E-mail Signature" w:semiHidden="1"/>
    <w:lsdException w:name="HTML Top of Form" w:semiHidden="1"/>
    <w:lsdException w:name="HTML Bottom of Form" w:semiHidden="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No List" w:semiHidden="1"/>
    <w:lsdException w:name="Outline List 1" w:semiHidden="1"/>
    <w:lsdException w:name="Outline List 2" w:semiHidden="1"/>
    <w:lsdException w:name="Outline List 3" w:semiHidden="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semiHidden="1"/>
    <w:lsdException w:name="Quote" w:semiHidden="1"/>
    <w:lsdException w:name="Intense Quote"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semiHidden="1"/>
    <w:lsdException w:name="Intense Emphasis" w:semiHidden="1"/>
    <w:lsdException w:name="Subtle Reference" w:semiHidden="1"/>
    <w:lsdException w:name="Intense Reference" w:semiHidden="1"/>
    <w:lsdException w:name="Book Title" w:semiHidden="1"/>
    <w:lsdException w:name="Bibliography" w:semiHidden="1"/>
    <w:lsdException w:name="TOC Heading" w:semiHidden="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Heading10">
    <w:name w:val="heading 1"/>
    <w:basedOn w:val="Normal"/>
    <w:next w:val="p1a"/>
    <w:semiHidden/>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qFormat/>
    <w:pPr>
      <w:spacing w:before="360"/>
      <w:ind w:firstLine="0"/>
      <w:outlineLvl w:val="2"/>
    </w:pPr>
  </w:style>
  <w:style w:type="paragraph" w:styleId="Heading4">
    <w:name w:val="heading 4"/>
    <w:basedOn w:val="Normal"/>
    <w:next w:val="Normal"/>
    <w:qFormat/>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NoList"/>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2"/>
      </w:numPr>
      <w:spacing w:before="160" w:after="160"/>
      <w:contextualSpacing/>
    </w:pPr>
  </w:style>
  <w:style w:type="paragraph" w:customStyle="1" w:styleId="dashitem">
    <w:name w:val="dashitem"/>
    <w:basedOn w:val="Normal"/>
    <w:pPr>
      <w:numPr>
        <w:numId w:val="4"/>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pPr>
      <w:keepLines/>
      <w:spacing w:before="120" w:after="240" w:line="220" w:lineRule="atLeast"/>
      <w:ind w:firstLine="0"/>
      <w:jc w:val="center"/>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semiHidden/>
    <w:unhideWhenUsed/>
  </w:style>
  <w:style w:type="paragraph" w:customStyle="1" w:styleId="heading1">
    <w:name w:val="heading1"/>
    <w:basedOn w:val="Normal"/>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Pr>
      <w:b/>
    </w:rPr>
  </w:style>
  <w:style w:type="character" w:customStyle="1" w:styleId="heading40">
    <w:name w:val="heading4"/>
    <w:basedOn w:val="DefaultParagraphFont"/>
    <w:rPr>
      <w:i/>
    </w:rPr>
  </w:style>
  <w:style w:type="numbering" w:customStyle="1" w:styleId="headings">
    <w:name w:val="headings"/>
    <w:basedOn w:val="arabnumitem"/>
    <w:pPr>
      <w:numPr>
        <w:numId w:val="7"/>
      </w:numPr>
    </w:pPr>
  </w:style>
  <w:style w:type="character" w:styleId="Hyperlink">
    <w:name w:val="Hyperlink"/>
    <w:basedOn w:val="DefaultParagraphFont"/>
    <w:semiHidden/>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Header">
    <w:name w:val="header"/>
    <w:basedOn w:val="Normal"/>
    <w:semiHidden/>
    <w:unhideWhenUsed/>
    <w:pPr>
      <w:tabs>
        <w:tab w:val="center" w:pos="4536"/>
        <w:tab w:val="right" w:pos="9072"/>
      </w:tabs>
      <w:ind w:firstLine="0"/>
    </w:pPr>
    <w:rPr>
      <w:sz w:val="18"/>
      <w:szCs w:val="18"/>
    </w:rPr>
  </w:style>
  <w:style w:type="paragraph" w:customStyle="1" w:styleId="numitem">
    <w:name w:val="numitem"/>
    <w:basedOn w:val="Normal"/>
    <w:pPr>
      <w:numPr>
        <w:numId w:val="6"/>
      </w:numPr>
      <w:spacing w:before="160" w:after="160"/>
      <w:contextualSpacing/>
    </w:pPr>
  </w:style>
  <w:style w:type="paragraph" w:customStyle="1" w:styleId="p1a">
    <w:name w:val="p1a"/>
    <w:basedOn w:val="Normal"/>
    <w:next w:val="Normal"/>
    <w:pPr>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pPr>
      <w:numPr>
        <w:numId w:val="9"/>
      </w:numPr>
      <w:spacing w:line="220" w:lineRule="atLeast"/>
    </w:pPr>
    <w:rPr>
      <w:sz w:val="18"/>
    </w:r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Pr>
      <w:position w:val="0"/>
      <w:vertAlign w:val="superscript"/>
    </w:rPr>
  </w:style>
  <w:style w:type="paragraph" w:styleId="FootnoteText">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table" w:styleId="TableGrid">
    <w:name w:val="Table Grid"/>
    <w:basedOn w:val="TableNormal"/>
    <w:rsid w:val="008B2BB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D49B6"/>
    <w:rPr>
      <w:b/>
      <w:bCs/>
    </w:rPr>
  </w:style>
  <w:style w:type="paragraph" w:styleId="ListParagraph">
    <w:name w:val="List Paragraph"/>
    <w:basedOn w:val="Normal"/>
    <w:semiHidden/>
    <w:rsid w:val="007D49B6"/>
    <w:pPr>
      <w:ind w:left="720"/>
      <w:contextualSpacing/>
    </w:pPr>
  </w:style>
  <w:style w:type="paragraph" w:styleId="Bibliography">
    <w:name w:val="Bibliography"/>
    <w:basedOn w:val="Normal"/>
    <w:next w:val="Normal"/>
    <w:semiHidden/>
    <w:rsid w:val="007F273F"/>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547656">
      <w:bodyDiv w:val="1"/>
      <w:marLeft w:val="0"/>
      <w:marRight w:val="0"/>
      <w:marTop w:val="0"/>
      <w:marBottom w:val="0"/>
      <w:divBdr>
        <w:top w:val="none" w:sz="0" w:space="0" w:color="auto"/>
        <w:left w:val="none" w:sz="0" w:space="0" w:color="auto"/>
        <w:bottom w:val="none" w:sz="0" w:space="0" w:color="auto"/>
        <w:right w:val="none" w:sz="0" w:space="0" w:color="auto"/>
      </w:divBdr>
    </w:div>
    <w:div w:id="230386377">
      <w:bodyDiv w:val="1"/>
      <w:marLeft w:val="0"/>
      <w:marRight w:val="0"/>
      <w:marTop w:val="0"/>
      <w:marBottom w:val="0"/>
      <w:divBdr>
        <w:top w:val="none" w:sz="0" w:space="0" w:color="auto"/>
        <w:left w:val="none" w:sz="0" w:space="0" w:color="auto"/>
        <w:bottom w:val="none" w:sz="0" w:space="0" w:color="auto"/>
        <w:right w:val="none" w:sz="0" w:space="0" w:color="auto"/>
      </w:divBdr>
    </w:div>
    <w:div w:id="370614922">
      <w:bodyDiv w:val="1"/>
      <w:marLeft w:val="0"/>
      <w:marRight w:val="0"/>
      <w:marTop w:val="0"/>
      <w:marBottom w:val="0"/>
      <w:divBdr>
        <w:top w:val="none" w:sz="0" w:space="0" w:color="auto"/>
        <w:left w:val="none" w:sz="0" w:space="0" w:color="auto"/>
        <w:bottom w:val="none" w:sz="0" w:space="0" w:color="auto"/>
        <w:right w:val="none" w:sz="0" w:space="0" w:color="auto"/>
      </w:divBdr>
    </w:div>
    <w:div w:id="518859920">
      <w:bodyDiv w:val="1"/>
      <w:marLeft w:val="0"/>
      <w:marRight w:val="0"/>
      <w:marTop w:val="0"/>
      <w:marBottom w:val="0"/>
      <w:divBdr>
        <w:top w:val="none" w:sz="0" w:space="0" w:color="auto"/>
        <w:left w:val="none" w:sz="0" w:space="0" w:color="auto"/>
        <w:bottom w:val="none" w:sz="0" w:space="0" w:color="auto"/>
        <w:right w:val="none" w:sz="0" w:space="0" w:color="auto"/>
      </w:divBdr>
    </w:div>
    <w:div w:id="682050416">
      <w:bodyDiv w:val="1"/>
      <w:marLeft w:val="0"/>
      <w:marRight w:val="0"/>
      <w:marTop w:val="0"/>
      <w:marBottom w:val="0"/>
      <w:divBdr>
        <w:top w:val="none" w:sz="0" w:space="0" w:color="auto"/>
        <w:left w:val="none" w:sz="0" w:space="0" w:color="auto"/>
        <w:bottom w:val="none" w:sz="0" w:space="0" w:color="auto"/>
        <w:right w:val="none" w:sz="0" w:space="0" w:color="auto"/>
      </w:divBdr>
    </w:div>
    <w:div w:id="740519951">
      <w:bodyDiv w:val="1"/>
      <w:marLeft w:val="0"/>
      <w:marRight w:val="0"/>
      <w:marTop w:val="0"/>
      <w:marBottom w:val="0"/>
      <w:divBdr>
        <w:top w:val="none" w:sz="0" w:space="0" w:color="auto"/>
        <w:left w:val="none" w:sz="0" w:space="0" w:color="auto"/>
        <w:bottom w:val="none" w:sz="0" w:space="0" w:color="auto"/>
        <w:right w:val="none" w:sz="0" w:space="0" w:color="auto"/>
      </w:divBdr>
    </w:div>
    <w:div w:id="996156369">
      <w:bodyDiv w:val="1"/>
      <w:marLeft w:val="0"/>
      <w:marRight w:val="0"/>
      <w:marTop w:val="0"/>
      <w:marBottom w:val="0"/>
      <w:divBdr>
        <w:top w:val="none" w:sz="0" w:space="0" w:color="auto"/>
        <w:left w:val="none" w:sz="0" w:space="0" w:color="auto"/>
        <w:bottom w:val="none" w:sz="0" w:space="0" w:color="auto"/>
        <w:right w:val="none" w:sz="0" w:space="0" w:color="auto"/>
      </w:divBdr>
    </w:div>
    <w:div w:id="1140731292">
      <w:bodyDiv w:val="1"/>
      <w:marLeft w:val="0"/>
      <w:marRight w:val="0"/>
      <w:marTop w:val="0"/>
      <w:marBottom w:val="0"/>
      <w:divBdr>
        <w:top w:val="none" w:sz="0" w:space="0" w:color="auto"/>
        <w:left w:val="none" w:sz="0" w:space="0" w:color="auto"/>
        <w:bottom w:val="none" w:sz="0" w:space="0" w:color="auto"/>
        <w:right w:val="none" w:sz="0" w:space="0" w:color="auto"/>
      </w:divBdr>
    </w:div>
    <w:div w:id="1227450857">
      <w:bodyDiv w:val="1"/>
      <w:marLeft w:val="0"/>
      <w:marRight w:val="0"/>
      <w:marTop w:val="0"/>
      <w:marBottom w:val="0"/>
      <w:divBdr>
        <w:top w:val="none" w:sz="0" w:space="0" w:color="auto"/>
        <w:left w:val="none" w:sz="0" w:space="0" w:color="auto"/>
        <w:bottom w:val="none" w:sz="0" w:space="0" w:color="auto"/>
        <w:right w:val="none" w:sz="0" w:space="0" w:color="auto"/>
      </w:divBdr>
    </w:div>
    <w:div w:id="1507864364">
      <w:bodyDiv w:val="1"/>
      <w:marLeft w:val="0"/>
      <w:marRight w:val="0"/>
      <w:marTop w:val="0"/>
      <w:marBottom w:val="0"/>
      <w:divBdr>
        <w:top w:val="none" w:sz="0" w:space="0" w:color="auto"/>
        <w:left w:val="none" w:sz="0" w:space="0" w:color="auto"/>
        <w:bottom w:val="none" w:sz="0" w:space="0" w:color="auto"/>
        <w:right w:val="none" w:sz="0" w:space="0" w:color="auto"/>
      </w:divBdr>
    </w:div>
    <w:div w:id="1647927903">
      <w:bodyDiv w:val="1"/>
      <w:marLeft w:val="0"/>
      <w:marRight w:val="0"/>
      <w:marTop w:val="0"/>
      <w:marBottom w:val="0"/>
      <w:divBdr>
        <w:top w:val="none" w:sz="0" w:space="0" w:color="auto"/>
        <w:left w:val="none" w:sz="0" w:space="0" w:color="auto"/>
        <w:bottom w:val="none" w:sz="0" w:space="0" w:color="auto"/>
        <w:right w:val="none" w:sz="0" w:space="0" w:color="auto"/>
      </w:divBdr>
    </w:div>
    <w:div w:id="1829593948">
      <w:bodyDiv w:val="1"/>
      <w:marLeft w:val="0"/>
      <w:marRight w:val="0"/>
      <w:marTop w:val="0"/>
      <w:marBottom w:val="0"/>
      <w:divBdr>
        <w:top w:val="none" w:sz="0" w:space="0" w:color="auto"/>
        <w:left w:val="none" w:sz="0" w:space="0" w:color="auto"/>
        <w:bottom w:val="none" w:sz="0" w:space="0" w:color="auto"/>
        <w:right w:val="none" w:sz="0" w:space="0" w:color="auto"/>
      </w:divBdr>
    </w:div>
    <w:div w:id="18785432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docProps/app.xml><?xml version="1.0" encoding="utf-8"?>
<Properties xmlns="http://schemas.openxmlformats.org/officeDocument/2006/extended-properties" xmlns:vt="http://schemas.openxmlformats.org/officeDocument/2006/docPropsVTypes">
  <Template>Normal.dotm</Template>
  <TotalTime>937</TotalTime>
  <Pages>12</Pages>
  <Words>6421</Words>
  <Characters>36600</Characters>
  <Application>Microsoft Office Word</Application>
  <DocSecurity>0</DocSecurity>
  <Lines>305</Lines>
  <Paragraphs>8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42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uoc-Hai Huynh</dc:creator>
  <dc:description>Formats and macros for Springer Lecture Notes</dc:description>
  <cp:lastModifiedBy>Hải Huỳnh</cp:lastModifiedBy>
  <cp:revision>410</cp:revision>
  <cp:lastPrinted>2023-08-11T15:26:00Z</cp:lastPrinted>
  <dcterms:created xsi:type="dcterms:W3CDTF">2023-08-07T14:42:00Z</dcterms:created>
  <dcterms:modified xsi:type="dcterms:W3CDTF">2023-08-12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9B8x2D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